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548E" w:rsidRPr="007A42CD" w:rsidRDefault="0020548E" w:rsidP="00B21225">
      <w:pPr>
        <w:spacing w:after="0" w:line="276" w:lineRule="auto"/>
        <w:jc w:val="both"/>
        <w:rPr>
          <w:rFonts w:cs="Times New Roman"/>
          <w:szCs w:val="24"/>
        </w:rPr>
      </w:pPr>
      <w:bookmarkStart w:id="0" w:name="_GoBack"/>
      <w:bookmarkEnd w:id="0"/>
    </w:p>
    <w:p w:rsidR="00E6485B" w:rsidRDefault="002F2B56" w:rsidP="00E6485B">
      <w:pPr>
        <w:spacing w:after="0" w:line="240" w:lineRule="auto"/>
        <w:jc w:val="center"/>
        <w:rPr>
          <w:rFonts w:eastAsia="Times New Roman" w:cs="Times New Roman"/>
          <w:b/>
          <w:sz w:val="28"/>
          <w:szCs w:val="28"/>
          <w:lang w:eastAsia="en-GB"/>
        </w:rPr>
      </w:pPr>
      <w:r w:rsidRPr="002F2B56">
        <w:rPr>
          <w:rFonts w:eastAsia="Times New Roman" w:cs="Times New Roman"/>
          <w:b/>
          <w:sz w:val="28"/>
          <w:szCs w:val="28"/>
          <w:lang w:eastAsia="en-GB"/>
        </w:rPr>
        <w:t xml:space="preserve">Tindak Tutur Direktif Dalam Bahasa Lisan Pada Apoteker Di Puskesmas Sukabumi </w:t>
      </w:r>
    </w:p>
    <w:p w:rsidR="002F2B56" w:rsidRPr="007A42CD" w:rsidRDefault="002F2B56" w:rsidP="00E6485B">
      <w:pPr>
        <w:spacing w:after="0" w:line="240" w:lineRule="auto"/>
        <w:jc w:val="center"/>
        <w:rPr>
          <w:rFonts w:cs="Times New Roman"/>
          <w:b/>
          <w:bCs/>
          <w:szCs w:val="24"/>
          <w:lang w:val="en-US"/>
        </w:rPr>
      </w:pPr>
    </w:p>
    <w:p w:rsidR="006F53D5" w:rsidRPr="002F2B56" w:rsidRDefault="002F2B56" w:rsidP="00E6485B">
      <w:pPr>
        <w:spacing w:after="0" w:line="240" w:lineRule="auto"/>
        <w:jc w:val="center"/>
        <w:rPr>
          <w:rFonts w:cs="Times New Roman"/>
          <w:b/>
          <w:bCs/>
          <w:szCs w:val="24"/>
          <w:vertAlign w:val="superscript"/>
          <w:lang w:val="en-US"/>
        </w:rPr>
      </w:pPr>
      <w:r w:rsidRPr="002F2B56">
        <w:rPr>
          <w:rFonts w:cs="Times New Roman"/>
          <w:b/>
          <w:bCs/>
          <w:szCs w:val="24"/>
        </w:rPr>
        <w:t>Alfi Khoiru An Nisa</w:t>
      </w:r>
      <w:r>
        <w:rPr>
          <w:rFonts w:cs="Times New Roman"/>
          <w:b/>
          <w:bCs/>
          <w:szCs w:val="24"/>
          <w:vertAlign w:val="superscript"/>
          <w:lang w:val="en-US"/>
        </w:rPr>
        <w:t>1</w:t>
      </w:r>
      <w:r>
        <w:rPr>
          <w:rFonts w:cs="Times New Roman"/>
          <w:b/>
          <w:bCs/>
          <w:szCs w:val="24"/>
        </w:rPr>
        <w:t>, Gigit Mujianto</w:t>
      </w:r>
      <w:r>
        <w:rPr>
          <w:rFonts w:cs="Times New Roman"/>
          <w:b/>
          <w:bCs/>
          <w:szCs w:val="24"/>
          <w:vertAlign w:val="superscript"/>
          <w:lang w:val="en-US"/>
        </w:rPr>
        <w:t>2</w:t>
      </w:r>
    </w:p>
    <w:p w:rsidR="006F53D5" w:rsidRPr="007A42CD" w:rsidRDefault="002F2B56" w:rsidP="00E6485B">
      <w:pPr>
        <w:spacing w:after="0" w:line="240" w:lineRule="auto"/>
        <w:jc w:val="center"/>
        <w:rPr>
          <w:rFonts w:cs="Times New Roman"/>
          <w:i/>
          <w:szCs w:val="24"/>
        </w:rPr>
      </w:pPr>
      <w:r>
        <w:rPr>
          <w:rFonts w:cs="Times New Roman"/>
          <w:i/>
          <w:szCs w:val="24"/>
          <w:lang w:val="en-ID"/>
        </w:rPr>
        <w:t>Pendidikan Bahaasa Indonesia</w:t>
      </w:r>
      <w:r w:rsidRPr="002F2B56">
        <w:rPr>
          <w:rFonts w:cs="Times New Roman"/>
          <w:i/>
          <w:szCs w:val="24"/>
          <w:lang w:val="en-ID"/>
        </w:rPr>
        <w:t>, Universitas Muhammadiyah Malang</w:t>
      </w:r>
    </w:p>
    <w:p w:rsidR="0020548E" w:rsidRPr="002F2B56" w:rsidRDefault="00B76AE5" w:rsidP="002F2B56">
      <w:pPr>
        <w:spacing w:after="0" w:line="240" w:lineRule="auto"/>
        <w:jc w:val="center"/>
        <w:rPr>
          <w:rFonts w:cs="Times New Roman"/>
          <w:szCs w:val="24"/>
          <w:vertAlign w:val="superscript"/>
          <w:lang w:val="en-US"/>
        </w:rPr>
      </w:pPr>
      <w:hyperlink r:id="rId8" w:history="1">
        <w:r w:rsidR="002F2B56" w:rsidRPr="00C74381">
          <w:rPr>
            <w:rStyle w:val="Hyperlink"/>
            <w:rFonts w:cs="Times New Roman"/>
            <w:szCs w:val="24"/>
          </w:rPr>
          <w:t>alfinisaaaa@gmail.com</w:t>
        </w:r>
        <w:r w:rsidR="002F2B56" w:rsidRPr="00C74381">
          <w:rPr>
            <w:rStyle w:val="Hyperlink"/>
            <w:rFonts w:cs="Times New Roman"/>
            <w:szCs w:val="24"/>
            <w:vertAlign w:val="superscript"/>
            <w:lang w:val="en-US"/>
          </w:rPr>
          <w:t>1</w:t>
        </w:r>
      </w:hyperlink>
      <w:r w:rsidR="002F2B56" w:rsidRPr="002F2B56">
        <w:rPr>
          <w:rStyle w:val="Hyperlink"/>
          <w:rFonts w:cs="Times New Roman"/>
          <w:szCs w:val="24"/>
        </w:rPr>
        <w:t>,</w:t>
      </w:r>
      <w:r w:rsidR="002F2B56">
        <w:rPr>
          <w:rStyle w:val="Hyperlink"/>
          <w:rFonts w:cs="Times New Roman"/>
          <w:szCs w:val="24"/>
          <w:lang w:val="en-US"/>
        </w:rPr>
        <w:t xml:space="preserve"> </w:t>
      </w:r>
      <w:r w:rsidR="002F2B56" w:rsidRPr="002F2B56">
        <w:rPr>
          <w:rStyle w:val="Hyperlink"/>
          <w:rFonts w:cs="Times New Roman"/>
          <w:szCs w:val="24"/>
        </w:rPr>
        <w:t>gigit@umm.ac.id</w:t>
      </w:r>
      <w:r w:rsidR="002F2B56">
        <w:rPr>
          <w:rFonts w:cs="Times New Roman"/>
          <w:szCs w:val="24"/>
          <w:vertAlign w:val="superscript"/>
          <w:lang w:val="en-US"/>
        </w:rPr>
        <w:t>2</w:t>
      </w:r>
    </w:p>
    <w:p w:rsidR="0020548E" w:rsidRPr="000A1683" w:rsidRDefault="0020548E" w:rsidP="00E6485B">
      <w:pPr>
        <w:spacing w:after="0" w:line="240" w:lineRule="auto"/>
        <w:jc w:val="center"/>
        <w:rPr>
          <w:rFonts w:cs="Times New Roman"/>
          <w:szCs w:val="24"/>
        </w:rPr>
      </w:pPr>
    </w:p>
    <w:p w:rsidR="0020548E" w:rsidRPr="000A1683" w:rsidRDefault="0020548E" w:rsidP="00E6485B">
      <w:pPr>
        <w:spacing w:after="0" w:line="240" w:lineRule="auto"/>
        <w:jc w:val="center"/>
        <w:rPr>
          <w:rFonts w:cs="Times New Roman"/>
          <w:sz w:val="20"/>
          <w:szCs w:val="20"/>
        </w:rPr>
      </w:pPr>
      <w:r w:rsidRPr="000A1683">
        <w:rPr>
          <w:rFonts w:cs="Times New Roman"/>
          <w:sz w:val="20"/>
          <w:szCs w:val="20"/>
        </w:rPr>
        <w:t xml:space="preserve">DOI: </w:t>
      </w:r>
      <w:r w:rsidR="00D47D4D">
        <w:rPr>
          <w:rStyle w:val="Hyperlink"/>
          <w:rFonts w:cs="Times New Roman"/>
          <w:sz w:val="20"/>
          <w:szCs w:val="20"/>
        </w:rPr>
        <w:t>https://doi.org/10.32528/bb.v6i2</w:t>
      </w:r>
      <w:r w:rsidR="00E6485B" w:rsidRPr="00E6485B">
        <w:rPr>
          <w:rFonts w:cs="Times New Roman"/>
          <w:sz w:val="20"/>
          <w:szCs w:val="20"/>
        </w:rPr>
        <w:t>.</w:t>
      </w:r>
      <w:r w:rsidR="00E6485B">
        <w:rPr>
          <w:rFonts w:cs="Times New Roman"/>
          <w:sz w:val="20"/>
          <w:szCs w:val="20"/>
        </w:rPr>
        <w:t xml:space="preserve"> Diisi oleh editor</w:t>
      </w:r>
    </w:p>
    <w:p w:rsidR="0020548E" w:rsidRPr="000A1683" w:rsidRDefault="0020548E" w:rsidP="00E6485B">
      <w:pPr>
        <w:spacing w:after="0" w:line="240" w:lineRule="auto"/>
        <w:jc w:val="center"/>
        <w:rPr>
          <w:rFonts w:cs="Times New Roman"/>
          <w:b/>
          <w:sz w:val="20"/>
          <w:szCs w:val="20"/>
          <w:lang w:val="en-ID"/>
        </w:rPr>
      </w:pPr>
    </w:p>
    <w:p w:rsidR="0020548E" w:rsidRPr="000A1683" w:rsidRDefault="0020548E" w:rsidP="00E6485B">
      <w:pPr>
        <w:autoSpaceDE w:val="0"/>
        <w:autoSpaceDN w:val="0"/>
        <w:adjustRightInd w:val="0"/>
        <w:spacing w:after="0" w:line="240" w:lineRule="auto"/>
        <w:jc w:val="center"/>
        <w:rPr>
          <w:rFonts w:cs="Times New Roman"/>
          <w:color w:val="000000"/>
          <w:sz w:val="20"/>
          <w:szCs w:val="20"/>
          <w:lang w:val="en-ID"/>
        </w:rPr>
      </w:pPr>
      <w:r w:rsidRPr="000A1683">
        <w:rPr>
          <w:rFonts w:cs="Times New Roman"/>
          <w:color w:val="000000"/>
          <w:sz w:val="20"/>
          <w:szCs w:val="20"/>
        </w:rPr>
        <w:t>First received</w:t>
      </w:r>
      <w:r w:rsidRPr="000A1683">
        <w:rPr>
          <w:rFonts w:cs="Times New Roman"/>
          <w:color w:val="000000"/>
          <w:sz w:val="20"/>
          <w:szCs w:val="20"/>
          <w:lang w:val="en-ID"/>
        </w:rPr>
        <w:t>: ________</w:t>
      </w:r>
      <w:r w:rsidRPr="000A1683">
        <w:rPr>
          <w:rFonts w:cs="Times New Roman"/>
          <w:color w:val="000000"/>
          <w:sz w:val="20"/>
          <w:szCs w:val="20"/>
          <w:lang w:val="en-ID"/>
        </w:rPr>
        <w:tab/>
      </w:r>
      <w:r w:rsidRPr="000A1683">
        <w:rPr>
          <w:rFonts w:cs="Times New Roman"/>
          <w:color w:val="000000"/>
          <w:sz w:val="20"/>
          <w:szCs w:val="20"/>
          <w:lang w:val="en-ID"/>
        </w:rPr>
        <w:tab/>
      </w:r>
      <w:r w:rsidRPr="000A1683">
        <w:rPr>
          <w:rFonts w:cs="Times New Roman"/>
          <w:color w:val="000000"/>
          <w:sz w:val="20"/>
          <w:szCs w:val="20"/>
        </w:rPr>
        <w:t xml:space="preserve">Final proof received: </w:t>
      </w:r>
      <w:r w:rsidRPr="000A1683">
        <w:rPr>
          <w:rFonts w:cs="Times New Roman"/>
          <w:color w:val="000000"/>
          <w:sz w:val="20"/>
          <w:szCs w:val="20"/>
          <w:lang w:val="en-ID"/>
        </w:rPr>
        <w:t>________</w:t>
      </w:r>
    </w:p>
    <w:p w:rsidR="0020548E" w:rsidRPr="007A42CD" w:rsidRDefault="0020548E" w:rsidP="00B21225">
      <w:pPr>
        <w:pStyle w:val="Afiliasi"/>
        <w:spacing w:after="0"/>
        <w:jc w:val="both"/>
        <w:rPr>
          <w:sz w:val="24"/>
          <w:szCs w:val="24"/>
        </w:rPr>
      </w:pPr>
    </w:p>
    <w:p w:rsidR="0020548E" w:rsidRPr="007A42CD" w:rsidRDefault="0020548E" w:rsidP="00B21225">
      <w:pPr>
        <w:pStyle w:val="Afiliasi"/>
        <w:spacing w:after="0"/>
        <w:jc w:val="both"/>
        <w:rPr>
          <w:sz w:val="24"/>
          <w:szCs w:val="24"/>
        </w:rPr>
      </w:pPr>
    </w:p>
    <w:p w:rsidR="0020548E" w:rsidRPr="000A1683" w:rsidRDefault="0020548E" w:rsidP="00E6485B">
      <w:pPr>
        <w:pStyle w:val="Afiliasi"/>
        <w:spacing w:after="0"/>
        <w:rPr>
          <w:rFonts w:eastAsia="Calibri"/>
          <w:b/>
          <w:i/>
          <w:color w:val="A6A6A6"/>
          <w:sz w:val="24"/>
          <w:szCs w:val="24"/>
          <w:lang w:val="en-US"/>
        </w:rPr>
      </w:pPr>
      <w:r w:rsidRPr="007A42CD">
        <w:rPr>
          <w:b/>
          <w:sz w:val="24"/>
          <w:szCs w:val="24"/>
        </w:rPr>
        <w:t>ABSTRAK</w:t>
      </w:r>
    </w:p>
    <w:p w:rsidR="009D1A66" w:rsidRPr="009D1A66" w:rsidRDefault="002F2B56" w:rsidP="00B21225">
      <w:pPr>
        <w:tabs>
          <w:tab w:val="left" w:pos="7797"/>
        </w:tabs>
        <w:spacing w:after="0" w:line="240" w:lineRule="auto"/>
        <w:ind w:left="709" w:right="709"/>
        <w:jc w:val="both"/>
        <w:rPr>
          <w:rFonts w:cs="Times New Roman"/>
          <w:iCs/>
          <w:szCs w:val="24"/>
          <w:lang w:val="en-US"/>
        </w:rPr>
      </w:pPr>
      <w:r w:rsidRPr="002F2B56">
        <w:rPr>
          <w:rFonts w:cs="Times New Roman"/>
          <w:iCs/>
          <w:szCs w:val="24"/>
          <w:lang w:val="en-US"/>
        </w:rPr>
        <w:t>Tujuan penelitian ini adalah untuk mendeskripsikan bentuk tindak tutur direktif pada bahasa lisan. Penelitian ini termasuk penelitian kualitatif, dengan pendekatan deskriptif. Sumber data yang digunakan berupa video konseling antara apoteker dan pasien yang diunduh di Youtube. Data yang digunakan adalah kutipan berupa kata atau kalimat yang terdapat dalam percakapan antara pasien dan apoteker pada saat proses konseling yang masih relevan dengan tindak tutur direktif dan bahasa lisan. Penelitian ini menggunakan teknik pengumpulan berupa mengunduh video konseling di Youtube, membuat transkripsi tuturan antara apoteker dan pasien, dan mengelompokkan kata atau bahasa dari hasil transkripsi sesuai dengan indikator penelitian tindak tutur direktif dan bahasa lisan. Hasil penelitian menunjukkan bahwa tindak tutur direktif pada bahasa lisan yang digunakan oleh pasien dan apoteker memiliki empat bentuk yaitu menyuruh, memohon, menyarankan dan menasihati, sedangkan ciri linguistik bahasa lisan yang ditemukan dalam proses konseling adalah bahasa yang digunakan tidak menyertakan fungsi dengan lengkap, frasa-frasa sederhana, kalimat yang sering diulan</w:t>
      </w:r>
      <w:r w:rsidR="00622C15">
        <w:rPr>
          <w:rFonts w:cs="Times New Roman"/>
          <w:iCs/>
          <w:szCs w:val="24"/>
          <w:lang w:val="en-US"/>
        </w:rPr>
        <w:t>g dan bahasa tidak baku</w:t>
      </w:r>
      <w:r w:rsidR="009D1A66" w:rsidRPr="009D1A66">
        <w:rPr>
          <w:rFonts w:cs="Times New Roman"/>
          <w:iCs/>
          <w:szCs w:val="24"/>
          <w:lang w:val="en-US"/>
        </w:rPr>
        <w:t>.</w:t>
      </w:r>
    </w:p>
    <w:p w:rsidR="009D1A66" w:rsidRPr="009D1A66" w:rsidRDefault="009D1A66" w:rsidP="00B21225">
      <w:pPr>
        <w:tabs>
          <w:tab w:val="left" w:pos="7797"/>
        </w:tabs>
        <w:spacing w:after="0" w:line="240" w:lineRule="auto"/>
        <w:ind w:left="709" w:right="707"/>
        <w:jc w:val="both"/>
        <w:rPr>
          <w:rFonts w:cs="Times New Roman"/>
          <w:iCs/>
          <w:szCs w:val="24"/>
          <w:lang w:val="en-US"/>
        </w:rPr>
      </w:pPr>
    </w:p>
    <w:p w:rsidR="0020548E" w:rsidRPr="009D1A66" w:rsidRDefault="009D1A66" w:rsidP="00B21225">
      <w:pPr>
        <w:tabs>
          <w:tab w:val="left" w:pos="7797"/>
        </w:tabs>
        <w:spacing w:after="0" w:line="240" w:lineRule="auto"/>
        <w:ind w:left="709" w:right="707"/>
        <w:jc w:val="both"/>
        <w:rPr>
          <w:rFonts w:cs="Times New Roman"/>
          <w:b/>
          <w:bCs/>
          <w:iCs/>
          <w:szCs w:val="24"/>
          <w:lang w:val="en-US"/>
        </w:rPr>
      </w:pPr>
      <w:r w:rsidRPr="009D1A66">
        <w:rPr>
          <w:rFonts w:cs="Times New Roman"/>
          <w:b/>
          <w:bCs/>
          <w:iCs/>
          <w:szCs w:val="24"/>
          <w:lang w:val="en-US"/>
        </w:rPr>
        <w:t xml:space="preserve">Kata kunci: </w:t>
      </w:r>
      <w:r w:rsidR="00622C15">
        <w:rPr>
          <w:rFonts w:cs="Times New Roman"/>
          <w:b/>
          <w:bCs/>
          <w:iCs/>
          <w:szCs w:val="24"/>
          <w:lang w:val="en-US"/>
        </w:rPr>
        <w:t>tindak tutur direktif; bahasa lisan;</w:t>
      </w:r>
      <w:r w:rsidR="00622C15" w:rsidRPr="00622C15">
        <w:rPr>
          <w:rFonts w:cs="Times New Roman"/>
          <w:b/>
          <w:bCs/>
          <w:iCs/>
          <w:szCs w:val="24"/>
          <w:lang w:val="en-US"/>
        </w:rPr>
        <w:t xml:space="preserve"> konseling apoteker </w:t>
      </w:r>
    </w:p>
    <w:p w:rsidR="0020548E" w:rsidRPr="007A42CD" w:rsidRDefault="0020548E" w:rsidP="00B21225">
      <w:pPr>
        <w:tabs>
          <w:tab w:val="left" w:pos="7797"/>
        </w:tabs>
        <w:spacing w:after="0" w:line="240" w:lineRule="auto"/>
        <w:ind w:left="709" w:right="707"/>
        <w:jc w:val="both"/>
        <w:rPr>
          <w:rFonts w:cs="Times New Roman"/>
          <w:b/>
          <w:iCs/>
          <w:szCs w:val="24"/>
          <w:lang w:val="en-US"/>
        </w:rPr>
      </w:pPr>
    </w:p>
    <w:p w:rsidR="0020548E" w:rsidRPr="007A42CD" w:rsidRDefault="0020548E" w:rsidP="00E6485B">
      <w:pPr>
        <w:pStyle w:val="Afiliasi"/>
        <w:spacing w:after="0"/>
        <w:rPr>
          <w:iCs/>
          <w:sz w:val="24"/>
          <w:szCs w:val="24"/>
        </w:rPr>
      </w:pPr>
      <w:r w:rsidRPr="007A42CD">
        <w:rPr>
          <w:b/>
          <w:bCs/>
          <w:iCs/>
          <w:sz w:val="24"/>
          <w:szCs w:val="24"/>
          <w:lang w:val="en-US"/>
        </w:rPr>
        <w:t>ABSTRA</w:t>
      </w:r>
      <w:r w:rsidRPr="007A42CD">
        <w:rPr>
          <w:b/>
          <w:bCs/>
          <w:iCs/>
          <w:sz w:val="24"/>
          <w:szCs w:val="24"/>
        </w:rPr>
        <w:t>CT</w:t>
      </w:r>
    </w:p>
    <w:p w:rsidR="0020548E" w:rsidRPr="007A42CD" w:rsidRDefault="00622C15" w:rsidP="00B21225">
      <w:pPr>
        <w:tabs>
          <w:tab w:val="left" w:pos="7797"/>
        </w:tabs>
        <w:spacing w:after="0" w:line="240" w:lineRule="auto"/>
        <w:ind w:left="709" w:right="709"/>
        <w:jc w:val="both"/>
        <w:rPr>
          <w:rFonts w:cs="Times New Roman"/>
          <w:b/>
          <w:iCs/>
          <w:szCs w:val="24"/>
          <w:lang w:val="en-US"/>
        </w:rPr>
      </w:pPr>
      <w:r w:rsidRPr="00622C15">
        <w:rPr>
          <w:rFonts w:cs="Times New Roman"/>
          <w:iCs/>
          <w:szCs w:val="24"/>
          <w:lang w:val="en-US"/>
        </w:rPr>
        <w:t xml:space="preserve">This study aims to describe the form of directive speech acts in spoken language. This research is a qualitative research, with a descriptive approach. The data source used is a video counseling between pharmacists and patients downloaded on Youtube. The data used are quotes in the form of words or sentences contained in conversations between patients and pharmacists during the counseling process which are still relevant to directive speech acts and spoken language. This study uses collection techniques in the form of downloading counseling videos on Youtube, making transcriptions of speech between pharmacists and patients, and classifying words or language from the transcription results according to the directive speech act research indicators and spoken language. The results showed that directive speech acts in the spoken language used by patients and pharmacists had four forms, namely ordering, pleading, </w:t>
      </w:r>
      <w:r w:rsidRPr="00622C15">
        <w:rPr>
          <w:rFonts w:cs="Times New Roman"/>
          <w:iCs/>
          <w:szCs w:val="24"/>
          <w:lang w:val="en-US"/>
        </w:rPr>
        <w:lastRenderedPageBreak/>
        <w:t xml:space="preserve">suggesting and advising, while the linguistic characteristics of spoken language found in the counseling process were that the language used did not include complete functions, phrases and sentences. </w:t>
      </w:r>
      <w:proofErr w:type="gramStart"/>
      <w:r w:rsidRPr="00622C15">
        <w:rPr>
          <w:rFonts w:cs="Times New Roman"/>
          <w:iCs/>
          <w:szCs w:val="24"/>
          <w:lang w:val="en-US"/>
        </w:rPr>
        <w:t>simple</w:t>
      </w:r>
      <w:proofErr w:type="gramEnd"/>
      <w:r w:rsidRPr="00622C15">
        <w:rPr>
          <w:rFonts w:cs="Times New Roman"/>
          <w:iCs/>
          <w:szCs w:val="24"/>
          <w:lang w:val="en-US"/>
        </w:rPr>
        <w:t xml:space="preserve"> phrases, frequently repeated sentences and non-standard language</w:t>
      </w:r>
      <w:r>
        <w:rPr>
          <w:rFonts w:cs="Times New Roman"/>
          <w:iCs/>
          <w:szCs w:val="24"/>
          <w:lang w:val="en-US"/>
        </w:rPr>
        <w:t>.</w:t>
      </w:r>
    </w:p>
    <w:p w:rsidR="006F53D5" w:rsidRPr="00213048" w:rsidRDefault="006F53D5" w:rsidP="00B21225">
      <w:pPr>
        <w:tabs>
          <w:tab w:val="left" w:pos="7797"/>
        </w:tabs>
        <w:spacing w:line="240" w:lineRule="auto"/>
        <w:ind w:left="709" w:right="707"/>
        <w:jc w:val="both"/>
        <w:rPr>
          <w:rFonts w:cs="Times New Roman"/>
          <w:b/>
          <w:bCs/>
          <w:szCs w:val="24"/>
        </w:rPr>
      </w:pPr>
      <w:r w:rsidRPr="007A42CD">
        <w:rPr>
          <w:rFonts w:cs="Times New Roman"/>
          <w:b/>
          <w:bCs/>
          <w:szCs w:val="24"/>
        </w:rPr>
        <w:t xml:space="preserve">Keywords: </w:t>
      </w:r>
      <w:r w:rsidR="00622C15">
        <w:rPr>
          <w:rFonts w:cs="Times New Roman"/>
          <w:b/>
          <w:bCs/>
          <w:szCs w:val="24"/>
        </w:rPr>
        <w:t>directive speech act; spoken language;</w:t>
      </w:r>
      <w:r w:rsidR="00622C15" w:rsidRPr="00622C15">
        <w:rPr>
          <w:rFonts w:cs="Times New Roman"/>
          <w:b/>
          <w:bCs/>
          <w:szCs w:val="24"/>
        </w:rPr>
        <w:t xml:space="preserve"> pharmacist counseling </w:t>
      </w:r>
    </w:p>
    <w:p w:rsidR="0020548E" w:rsidRPr="007A42CD" w:rsidRDefault="00B21225" w:rsidP="00D47D4D">
      <w:pPr>
        <w:pStyle w:val="Heading1"/>
        <w:ind w:left="0" w:hanging="284"/>
        <w:jc w:val="both"/>
      </w:pPr>
      <w:r>
        <w:t>PENDAHULUAN</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Sebagai makhluk sosial pasti terdapat interaksi satu </w:t>
      </w:r>
      <w:proofErr w:type="gramStart"/>
      <w:r w:rsidRPr="00622C15">
        <w:rPr>
          <w:rFonts w:cs="Times New Roman"/>
          <w:szCs w:val="24"/>
          <w:lang w:val="en-US"/>
        </w:rPr>
        <w:t>sama</w:t>
      </w:r>
      <w:proofErr w:type="gramEnd"/>
      <w:r w:rsidRPr="00622C15">
        <w:rPr>
          <w:rFonts w:cs="Times New Roman"/>
          <w:szCs w:val="24"/>
          <w:lang w:val="en-US"/>
        </w:rPr>
        <w:t xml:space="preserve"> lain antar masyarakat berupa komunikasi dan sebagainya. Bahasa merupakan salah satu sarana yang digunakan dalam melakukan komunikasi antara masyarakat satu dengan masyarakat lainnya. Bahasa yang digunakan oleh seseorang dipengaruhi oleh beberapa hal, salah satunya adalah masyarakat, bagaimana bahasa yang digunakan seseorang merupakan suatu kesepakatan kelompok tersebut. Dalam melakukan proses komunikasi dengan menggunakan bahasa pasti di dalamnya juga terdapat tindak tutur yang ikut serta dalam proses komunikasi. </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Tindak tutur adalah seluruh tindakan untuk mengekspresikan seluruh pikiran dan perasaan yang dilakukan oleh seseorang dengan bentuk realisasi berbicara (Apriastuti, 2017). Tindak tutur masih terbagi menjadi tiga kelompok yaitu tindak tutur lokusi, tindak tutur ilokusi dan tindak tutur perlokusi (Rahma, 2018). Dalam pembagian tindak tutur menjadi tiga sebelumnya masih ada pembagian lagi di dalamnya, yaitu pada bagian ilokusi terbagi menjadi 5 kelompok yaitu tindak tutur represntatif, tindak tutur komisif, tindak tutur direktif, tindak tutur ekspresif dan tindak tutur deklaratif (Purba, 2011).</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Pada penelitian ini terfokus pada tindak tutur direktif. Menurut Qomariyah (2017) tindak tutur direktif adalah salah satu dari tindak tutur yang diguakan oleh penutur untuk meminta atau menyuruh orang lain atau mitra tutur untuk melakukan sesuatu hal yang menjadi keinginan penutur, hal tersebut bisa bermanfaat bagi penutur pribadi dan juga bisa bermanfaat bagi mitra tutur. Sepedapat dengan Qomariyah, Elmita et al (2013) mengatakan bahwa tindak tutur direktif adalah tindak tutur yang dilakukan oleh penutur dengan memiliki tujuan agar mitra tutur melakukan tindakan yang telah dituturkan oleh penutur sebelumnya. Selanjutnya adapun pend</w:t>
      </w:r>
      <w:r w:rsidR="00973E22">
        <w:rPr>
          <w:rFonts w:cs="Times New Roman"/>
          <w:szCs w:val="24"/>
          <w:lang w:val="en-US"/>
        </w:rPr>
        <w:t>apat dari Arifiany et al (2016)</w:t>
      </w:r>
      <w:r w:rsidRPr="00622C15">
        <w:rPr>
          <w:rFonts w:cs="Times New Roman"/>
          <w:szCs w:val="24"/>
          <w:lang w:val="en-US"/>
        </w:rPr>
        <w:t xml:space="preserve"> bahwa direktif adalah tuturan yang dimaksudkan untuk membuat pengaruh agar mitra tutur melakukan tindakan, seperti memerintah, memohon dsb. Dari beberapa pendapat di atas dapat ditarik benang merah mengenai tindak tutur direktif adalah ujaran atau tuturan yang dituturkan oleh penutur kepada mitra tutur dengan maksud tertentu, maksud tersebut bisa saja dengan bentuk permintaan atau permohonan dari penutur kepada mitra tutur agar melakukan hal yang diujarkan sebelumnya.</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Tindak tutur direktif terbagi menjadi beberapa jenis yaitu berdasarkan pendapat dari Stambo &amp; Ramadhan (2019) menyebutkan 7 jenis tindak tutur direktif yaitu menyuruh, mengajak, meminta, memohon, menyarankan, menghimbau, dan menasehati. Besebrangan dengan pendapat Stambo &amp; Ramadhan, Elmita et al (2013) hanya menyebutkan 5 jenis tindak tutur direktif yaitu: menyuruh, memohon, menyarankan, menasihati dan menantang. Pendapat ketiga datang dari Sagita &amp; Setiawan (2020</w:t>
      </w:r>
      <w:r>
        <w:rPr>
          <w:rFonts w:cs="Times New Roman"/>
          <w:szCs w:val="24"/>
          <w:lang w:val="en-US"/>
        </w:rPr>
        <w:t>) mengatakan jenis tindak tutur</w:t>
      </w:r>
      <w:r w:rsidRPr="00622C15">
        <w:rPr>
          <w:rFonts w:cs="Times New Roman"/>
          <w:szCs w:val="24"/>
          <w:lang w:val="en-US"/>
        </w:rPr>
        <w:t xml:space="preserve"> direktif meliputi nasehat, perintah, pertanyaan, permintaan, penawaran, dan pemesanan. Dari ketiga pendapat di atas dapat ditarik kesimpulan bahwa </w:t>
      </w:r>
      <w:r w:rsidRPr="00622C15">
        <w:rPr>
          <w:rFonts w:cs="Times New Roman"/>
          <w:szCs w:val="24"/>
          <w:lang w:val="en-US"/>
        </w:rPr>
        <w:lastRenderedPageBreak/>
        <w:t>tindak tutur direktif memiliki 5 jenis yang umum yaitu menyuruh, memohon, menyarankan, menasihati dan menantang.</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Penggunaan tindak tutur direktif dalam kehidupan sehari-hari perlu sarana pendukung untuk melakukannya, salah satunya adalah bahasa lisan. Bahasa lisan sering kali digunakan oleh masyarakat dalam berkomunikasi satu </w:t>
      </w:r>
      <w:proofErr w:type="gramStart"/>
      <w:r w:rsidRPr="00622C15">
        <w:rPr>
          <w:rFonts w:cs="Times New Roman"/>
          <w:szCs w:val="24"/>
          <w:lang w:val="en-US"/>
        </w:rPr>
        <w:t>sama</w:t>
      </w:r>
      <w:proofErr w:type="gramEnd"/>
      <w:r w:rsidRPr="00622C15">
        <w:rPr>
          <w:rFonts w:cs="Times New Roman"/>
          <w:szCs w:val="24"/>
          <w:lang w:val="en-US"/>
        </w:rPr>
        <w:t xml:space="preserve"> lain. Bahasa lisan mempermudah komunikasi bagi penutur dan mitra tutur karena dibantu oleh aspek nonlinguistik atau faktor pendukung di luar bahasa.</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Bahasa lisan adalah sesuatu yang dihasilkan oleh alat ucap dengan berisikan fonem sebagai unsur dasar dari bahasa lisan (Januar, 2014). Sedangkan menurut Aisah, S., &amp; Noviadi (2018) mengatakan bahwa bahasa lisaan adalah bahasa yang pengungkapannya melalui intonasi yang lengkap dan dalam pengungkapannya tidak bisa dijelaskan dalam bahasa tulis karena bahasa lisan dibantu oleh keadaan, mimik wajah dan isyarat yang dilontarkan oleh penutur atau mitra tutur. Dari penjelasan di atas dapat disimpulkan bahwa bahasa lisan merupakan bahasa yang dikeluarkan oleh alat ucap dengan pengungkapan yang dibantu oleh aspek nonlinguistik.</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Bahasa lisan dapat dipastikan dengan </w:t>
      </w:r>
      <w:proofErr w:type="gramStart"/>
      <w:r w:rsidRPr="00622C15">
        <w:rPr>
          <w:rFonts w:cs="Times New Roman"/>
          <w:szCs w:val="24"/>
          <w:lang w:val="en-US"/>
        </w:rPr>
        <w:t>cara</w:t>
      </w:r>
      <w:proofErr w:type="gramEnd"/>
      <w:r w:rsidRPr="00622C15">
        <w:rPr>
          <w:rFonts w:cs="Times New Roman"/>
          <w:szCs w:val="24"/>
          <w:lang w:val="en-US"/>
        </w:rPr>
        <w:t xml:space="preserve"> mengetahui ciri linguistik dari bahasa lisan.  Ciri linguistik bahasa lisan yang pertama menurut Setyawan et al. (2014) adalah unsur gramatikal tidak dinyatakan dengan lengkap (penghilangan fungsi subjek atau objek atau predikat) dan terdapat bahasa yang digunakan tidak </w:t>
      </w:r>
      <w:proofErr w:type="gramStart"/>
      <w:r w:rsidRPr="00622C15">
        <w:rPr>
          <w:rFonts w:cs="Times New Roman"/>
          <w:szCs w:val="24"/>
          <w:lang w:val="en-US"/>
        </w:rPr>
        <w:t>baku</w:t>
      </w:r>
      <w:proofErr w:type="gramEnd"/>
      <w:r w:rsidRPr="00622C15">
        <w:rPr>
          <w:rFonts w:cs="Times New Roman"/>
          <w:szCs w:val="24"/>
          <w:lang w:val="en-US"/>
        </w:rPr>
        <w:t xml:space="preserve">. Ditambah dari Januar (2014) yaitu penggunaan frasa-frasa sederhana, penutur dan mitra tutur cenderung mengulang beberapa kalimat. </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Selain melihat ciri linguistik bahasa lisan terdapat ciri nonlinguistik dari bahasa lisan yaitu berdasrkan pendapat dari Januar (2014) bahasa lisan memerlukan adanya orang lain, waktu dan ruang terikat dan juga dipengaruhi oleh intonasi yang digunakan oleh penutur atau mitra tutur. Saragih (2013) menambahkan bahwa ciri nonlinguistik bahasa lisan adalah memerlukan tambahan bahasa tubuh, dapat berlangsung tanpa alat pendukung atau property, kesalahan dalam berbicara bisa langsung dikoreksi dan dievaluasi. Dari kedua pendapat di atas dapat disimpulkan bahwa ciri linguistik dari bahasa lisan adalah seluruh unsur yang tidak memiliki kaitan dengan bahasa yang dapat diartikan dengan unsur pendukung dalam berkomunikasi dengan menggunakan bahasa lisan.</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Bahasa lisan memiliki kelebihan yaitu karena adanya kehadiran mitra tutur, maka ketidakjelasan dalam pembicaraan dapat langsung ditanyakan, penggunaan bahasa lisan memiliki kejelasan karena penutur dan mitra tutur menggunakan bantuan unsur nonlinguistik, menggunakan bahasa lisan juga akan lebih cepat proses penagkapan makna karena mitra tutur bisa langsung melihat ekpresi atau reaksi yang diberikan oleh penutur, bahasa lisaan juga masih bisa digunakan meskipun dalam kondisi gelap, dan kelebihan terakhir dari bahasa lisan adalah lebih efisien karena banyak yang dapat diungkapkan dengan waktu yang singkat dan juga tidak engeluarkan banyak tenaga (Setyawan et al., 2014).</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ibalik kelebihan pasti terdapat kekurangan dari bahasa lisan yaitu berdasarkan pendapat dari tidak semua orang dapat menggunakan bahasa lisan, aturan yang ada pada bahasa dilakukan secara tidak formal (Januar, 2014).</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lastRenderedPageBreak/>
        <w:t xml:space="preserve">Uraian di atas sudah cukup membahas tentang tindak tutur direktif, bentuk tindak tutur direktif, bahasa lisan dan ciri linguistik bahasa lisan. Dalam penelitian ini </w:t>
      </w:r>
      <w:proofErr w:type="gramStart"/>
      <w:r w:rsidRPr="00622C15">
        <w:rPr>
          <w:rFonts w:cs="Times New Roman"/>
          <w:szCs w:val="24"/>
          <w:lang w:val="en-US"/>
        </w:rPr>
        <w:t>akan</w:t>
      </w:r>
      <w:proofErr w:type="gramEnd"/>
      <w:r w:rsidRPr="00622C15">
        <w:rPr>
          <w:rFonts w:cs="Times New Roman"/>
          <w:szCs w:val="24"/>
          <w:lang w:val="en-US"/>
        </w:rPr>
        <w:t xml:space="preserve"> dilakukan penelitian tindak tutur direktif pada bahasa lisan yang digunakan oleh apoteker dan pasien pada saat konseling di puskesmas Sukabumi.</w:t>
      </w:r>
    </w:p>
    <w:p w:rsidR="00ED7D2F"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Penelitian ini bukan penelitian pertama dilakukan mengenai jenis tindak tutur direktif dan bahasa lisan melainkan pada sebelumnya sudah ada penelitian yang dilakukan. Terdapat penelitian sebelumnya yang dilakukan oleh Suryatin (2018) yang meneliti Tindak Tutur Direktif Bahasa Indonesia pada Poster Kesehatan di Puskesmas Kota Banjarbaru, hasil penelitian berupa  temuan jenis tindak tutur direktif pada poster kesehatan yang dikeluarkan oleh puskesmas terdapat 5 tindak tutur direktif yaitu permintaan, pertanyaan, larangan, persyaratan, dan nasihat. Dan makna perwujudan dari poster yang dikeluarkan mengandung makna perintah, imbauan desakan, ajakan, dan larangan. Persamaan penelitian yang dilakukan oleh Suryatin dan penelitian ini adalah teori tindak tutur direktif dengan objek puskesmas, sedangkan perbedaan penelitian ini dengan penelitian yang </w:t>
      </w:r>
      <w:proofErr w:type="gramStart"/>
      <w:r w:rsidRPr="00622C15">
        <w:rPr>
          <w:rFonts w:cs="Times New Roman"/>
          <w:szCs w:val="24"/>
          <w:lang w:val="en-US"/>
        </w:rPr>
        <w:t>akan</w:t>
      </w:r>
      <w:proofErr w:type="gramEnd"/>
      <w:r w:rsidRPr="00622C15">
        <w:rPr>
          <w:rFonts w:cs="Times New Roman"/>
          <w:szCs w:val="24"/>
          <w:lang w:val="en-US"/>
        </w:rPr>
        <w:t xml:space="preserve"> dilakukan adalah penelitian ini mengambil data dari tulisan atau poster. </w:t>
      </w:r>
    </w:p>
    <w:p w:rsidR="00ED7D2F" w:rsidRDefault="00622C15" w:rsidP="00622C15">
      <w:pPr>
        <w:spacing w:after="0" w:line="276" w:lineRule="auto"/>
        <w:ind w:firstLine="567"/>
        <w:jc w:val="both"/>
        <w:rPr>
          <w:rFonts w:cs="Times New Roman"/>
          <w:szCs w:val="24"/>
          <w:lang w:val="en-US"/>
        </w:rPr>
      </w:pPr>
      <w:r w:rsidRPr="00622C15">
        <w:rPr>
          <w:rFonts w:cs="Times New Roman"/>
          <w:szCs w:val="24"/>
          <w:lang w:val="en-US"/>
        </w:rPr>
        <w:t>Penelitian lainnya juga dilakukan oleh Yuliarti et al. (2015) yang meneliti Tindak Tutur Direk</w:t>
      </w:r>
      <w:r w:rsidR="001A6E83">
        <w:rPr>
          <w:rFonts w:cs="Times New Roman"/>
          <w:szCs w:val="24"/>
          <w:lang w:val="en-US"/>
        </w:rPr>
        <w:t>tif Dalam Wacana Novel Trilogi k</w:t>
      </w:r>
      <w:r w:rsidRPr="00622C15">
        <w:rPr>
          <w:rFonts w:cs="Times New Roman"/>
          <w:szCs w:val="24"/>
          <w:lang w:val="en-US"/>
        </w:rPr>
        <w:t xml:space="preserve">arya Agustinus Wibowo, dengan hasil penelitian berupa jenis tindak tutur yang ditemukan adalah fungsi mengajak, perintah, memperingatkan, bertanya, melarang, menasihati, mendorong, memohon, mengizinkan, menyarankan, mengajak, meminta, dan mengkomando. Persamaan penelitian yang dilakukan oleh Yuliarti et al. dengan penelitian yang akan dilakukan adalah sama menggunakan teori tindak tutur direktif sedangkan perbedaannya adalah penelitian ini hanya berisi satu teori mengenai tindak tutur direktif yang ada pada bahasa tulis dan penelitian yang akan dilakukan adalah menggunakkan dua teori yaitu teori tindak tutur direktif dan bahasa lisan. </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Penelitian mengenai bahasa lisan pernah dilakukan oleh Setyawan et al. (2014) meneliti tentang Bahasa Lisan Dalam Kegi</w:t>
      </w:r>
      <w:r>
        <w:rPr>
          <w:rFonts w:cs="Times New Roman"/>
          <w:szCs w:val="24"/>
          <w:lang w:val="en-US"/>
        </w:rPr>
        <w:t>atan Pembelajaran Siswa Kelas XI</w:t>
      </w:r>
      <w:r w:rsidR="00B440EB">
        <w:rPr>
          <w:rFonts w:cs="Times New Roman"/>
          <w:szCs w:val="24"/>
          <w:lang w:val="en-US"/>
        </w:rPr>
        <w:t xml:space="preserve"> SMA</w:t>
      </w:r>
      <w:r w:rsidRPr="00622C15">
        <w:rPr>
          <w:rFonts w:cs="Times New Roman"/>
          <w:szCs w:val="24"/>
          <w:lang w:val="en-US"/>
        </w:rPr>
        <w:t xml:space="preserve"> Negeri I Sekincau, dengan hasil penelitian berupa bahasa lisan yang digunakan oleh siswa ditemukan sebanyak 25 untuk ragam resmi dan pilihan kata sebanyak 12, lafal sebanyak 4 kata, dan kalimat efektif sebanyak 10 kalimat. Persamaan penelitian ini dengan penelitian yang akan dilakukan adalah sama menggunakan teori bahasa lisan sedangkan perbedaaanya adalah penelitian yang dilakukan oleh Setyawan et al. hanya menggunakan teori bahasa lisan tanpa mengikutsertakan teori tindak tutur direktif dan pada hasil penelitian tidak fokus pada ciri linguistik bahasa lisan melainkan secara umum.</w:t>
      </w:r>
    </w:p>
    <w:p w:rsidR="007A42CD" w:rsidRPr="00622C15" w:rsidRDefault="00622C15" w:rsidP="00622C15">
      <w:pPr>
        <w:spacing w:after="0" w:line="276" w:lineRule="auto"/>
        <w:ind w:firstLine="567"/>
        <w:jc w:val="both"/>
        <w:rPr>
          <w:rFonts w:cs="Times New Roman"/>
          <w:szCs w:val="24"/>
        </w:rPr>
      </w:pPr>
      <w:r w:rsidRPr="00622C15">
        <w:rPr>
          <w:rFonts w:cs="Times New Roman"/>
          <w:szCs w:val="24"/>
          <w:lang w:val="en-US"/>
        </w:rPr>
        <w:t xml:space="preserve">Mengaca pada penelitian terdahulu belum adanya penelitian tentang tindak tutur direktif pada apoteker dan pasien dan juga belum adanya penelitian yang menyatukan dua teori mengenai tindak tutur direktif dan bahasa lisan dalam satu penelitian, sehingga penelitian ini perlu dilakukan agar memberikan edukasi atau pengetahuan kepada para pembaca bahwa dua teori ini dapat bersanding dalam satu penelitian. Dan tujuan dari penelitian ini adalah mendekripsikan jenis tindak tutur direktif yang dilakukan oleh apoteker dan pasien pada saat konseling dan juga mendeskripsikan ciri linguistik yang </w:t>
      </w:r>
      <w:r w:rsidRPr="00622C15">
        <w:rPr>
          <w:rFonts w:cs="Times New Roman"/>
          <w:szCs w:val="24"/>
          <w:lang w:val="en-US"/>
        </w:rPr>
        <w:lastRenderedPageBreak/>
        <w:t>digunakan dalam bahasa lisan antara apoteker dan pasien dalam melakukan konseling di puskesmas Sukabumi.</w:t>
      </w:r>
      <w:r w:rsidR="00B21225">
        <w:rPr>
          <w:rFonts w:cs="Times New Roman"/>
          <w:szCs w:val="24"/>
          <w:lang w:val="en-US"/>
        </w:rPr>
        <w:t xml:space="preserve"> </w:t>
      </w:r>
    </w:p>
    <w:p w:rsidR="006F53D5" w:rsidRPr="007A42CD" w:rsidRDefault="00B21225" w:rsidP="00D47D4D">
      <w:pPr>
        <w:pStyle w:val="Heading1"/>
        <w:ind w:left="0" w:hanging="284"/>
        <w:jc w:val="both"/>
      </w:pPr>
      <w:r w:rsidRPr="00D47D4D">
        <w:t>METODE</w:t>
      </w:r>
      <w:r>
        <w:t xml:space="preserve"> PENELITIAN</w:t>
      </w:r>
    </w:p>
    <w:p w:rsidR="00622C15" w:rsidRPr="00622C15" w:rsidRDefault="00622C15" w:rsidP="00622C15">
      <w:pPr>
        <w:spacing w:after="0" w:line="276" w:lineRule="auto"/>
        <w:ind w:firstLine="567"/>
        <w:jc w:val="both"/>
        <w:rPr>
          <w:rFonts w:cs="Times New Roman"/>
          <w:szCs w:val="24"/>
        </w:rPr>
      </w:pPr>
      <w:r w:rsidRPr="00622C15">
        <w:rPr>
          <w:rFonts w:cs="Times New Roman"/>
          <w:szCs w:val="24"/>
        </w:rPr>
        <w:t xml:space="preserve">Penelitian ini termasuk penelitian kualitatif menggunakan pedekatan deksriptif. Penelitian kualitataif adalah penelitian yang memiliki tujuan untuk mengetahui fenomena-fenomena yang ada pada masyarakat atau sosial dengan menggunakan gambaran yang lengkap dan rinci yang kemudian dapat tersaji berupa kata yang diperoleh dari informan yang terjadi secara alamiah (Fadli, 2021). Dengan demikian penelitian kualitatif dijadikan sarana untuk menemukan fenomena yang terfokus pada tindak tutur direktif dan ciri linguistik bahasa lisan. Pendekatan deskriptif digunakan untuk mendeskripsikan fenomena yang ditemukan. </w:t>
      </w:r>
    </w:p>
    <w:p w:rsidR="006F53D5" w:rsidRPr="007A42CD" w:rsidRDefault="00622C15" w:rsidP="00622C15">
      <w:pPr>
        <w:spacing w:after="0" w:line="276" w:lineRule="auto"/>
        <w:ind w:firstLine="567"/>
        <w:jc w:val="both"/>
        <w:rPr>
          <w:rFonts w:cs="Times New Roman"/>
          <w:szCs w:val="24"/>
        </w:rPr>
      </w:pPr>
      <w:r w:rsidRPr="00622C15">
        <w:rPr>
          <w:rFonts w:cs="Times New Roman"/>
          <w:szCs w:val="24"/>
        </w:rPr>
        <w:t>Sumber data yang digunakan adalah kata atau kalimat yang dilontarkan oleh pasien dan apoteker yang sedang melakukan konseling di puskesmas Sukabumi yang diundung di laman dalam jaringan Youtube. Sedangkan data yang digunakan yaitu kutipan yang berupa kata atau kalimat antara pasien dan apoteker dalam proses konseling yang masih relevan dengan teori tindak tutur direktif dan ciri linguistik bahasa lisan. Penelitian ini menggunakan teknik pengumpulan berupa mengunduh video konseling di Youtube, membuat transkripsi tuturan antara apoteker dan pasien, dan mengelompokkan kata atau bahasa dari hasil transkripsi sesuai dengan indikator penelitian tindak tutur direktif dan bahasa lisan. Hasil temuan kemudian dianalisis dan dideskripsikan sesuai dengan teori tindak tutur direktif dan ciri linguistik bahasa lisan, yang kemudian hasil deksripsi ditarik kesimpulan dan dijadikan sebagai artikel penelitian.</w:t>
      </w:r>
    </w:p>
    <w:p w:rsidR="006F53D5" w:rsidRPr="007A42CD" w:rsidRDefault="00B21225" w:rsidP="00D47D4D">
      <w:pPr>
        <w:pStyle w:val="Heading1"/>
        <w:ind w:left="0" w:hanging="284"/>
        <w:jc w:val="both"/>
      </w:pPr>
      <w:r>
        <w:t>PEMBAHASAN</w:t>
      </w:r>
    </w:p>
    <w:p w:rsidR="00A26512" w:rsidRPr="00622C15" w:rsidRDefault="00A26512" w:rsidP="00622C15">
      <w:pPr>
        <w:spacing w:after="0" w:line="276" w:lineRule="auto"/>
        <w:jc w:val="both"/>
        <w:rPr>
          <w:rFonts w:cs="Times New Roman"/>
          <w:b/>
          <w:szCs w:val="24"/>
          <w:lang w:val="en-US"/>
        </w:rPr>
      </w:pPr>
      <w:r>
        <w:rPr>
          <w:rFonts w:cs="Times New Roman"/>
          <w:b/>
          <w:szCs w:val="24"/>
          <w:lang w:val="en-US"/>
        </w:rPr>
        <w:t>Bentuk tindak tutur d</w:t>
      </w:r>
      <w:r w:rsidR="00622C15" w:rsidRPr="00622C15">
        <w:rPr>
          <w:rFonts w:cs="Times New Roman"/>
          <w:b/>
          <w:szCs w:val="24"/>
          <w:lang w:val="en-US"/>
        </w:rPr>
        <w:t>irektif</w:t>
      </w:r>
      <w:r>
        <w:rPr>
          <w:rFonts w:cs="Times New Roman"/>
          <w:b/>
          <w:szCs w:val="24"/>
          <w:lang w:val="en-US"/>
        </w:rPr>
        <w:t xml:space="preserve"> dalam konseling antara apoteker dan pasien di puskesmas Sukabumi</w:t>
      </w: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Hasil analisis data dalam kegiatan konseling antara pasien dan apoteker di puskesmas Sukabumi pada tahun 2020, ditemukan tindak tutur direktif yang </w:t>
      </w:r>
      <w:r w:rsidR="00B440EB">
        <w:rPr>
          <w:rFonts w:cs="Times New Roman"/>
          <w:szCs w:val="24"/>
          <w:lang w:val="en-US"/>
        </w:rPr>
        <w:t xml:space="preserve">digunakan ada 4 jenis yaitu: menyuruh, memohon, menyarankan, dan </w:t>
      </w:r>
      <w:r w:rsidRPr="00622C15">
        <w:rPr>
          <w:rFonts w:cs="Times New Roman"/>
          <w:szCs w:val="24"/>
          <w:lang w:val="en-US"/>
        </w:rPr>
        <w:t>menasihati. Tindak tutur yang digunakan oleh apoteker memiliki tujuan dan konteks yang berbeda pada setiap data berikut beserta penjelasannya:</w:t>
      </w:r>
    </w:p>
    <w:p w:rsidR="00A26512" w:rsidRPr="00622C15" w:rsidRDefault="00A26512" w:rsidP="00622C15">
      <w:pPr>
        <w:spacing w:after="0" w:line="276" w:lineRule="auto"/>
        <w:ind w:firstLine="567"/>
        <w:jc w:val="both"/>
        <w:rPr>
          <w:rFonts w:cs="Times New Roman"/>
          <w:szCs w:val="24"/>
          <w:lang w:val="en-US"/>
        </w:rPr>
      </w:pPr>
    </w:p>
    <w:p w:rsidR="00622C15" w:rsidRPr="00A26512" w:rsidRDefault="00622C15" w:rsidP="00A26512">
      <w:pPr>
        <w:spacing w:after="0" w:line="276" w:lineRule="auto"/>
        <w:jc w:val="both"/>
        <w:rPr>
          <w:rFonts w:cs="Times New Roman"/>
          <w:b/>
          <w:szCs w:val="24"/>
          <w:lang w:val="en-US"/>
        </w:rPr>
      </w:pPr>
      <w:r w:rsidRPr="00A26512">
        <w:rPr>
          <w:rFonts w:cs="Times New Roman"/>
          <w:b/>
          <w:szCs w:val="24"/>
          <w:lang w:val="en-US"/>
        </w:rPr>
        <w:t xml:space="preserve">Tindak </w:t>
      </w:r>
      <w:r w:rsidR="00A26512" w:rsidRPr="00A26512">
        <w:rPr>
          <w:rFonts w:cs="Times New Roman"/>
          <w:b/>
          <w:szCs w:val="24"/>
          <w:lang w:val="en-US"/>
        </w:rPr>
        <w:t>Tutur Direktif Menyuruh</w:t>
      </w: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Tindak tutur direktif ada beberapa jenis, jenis yang pertama adalah jenis meyuruh. Menyuruh identik dengan meminta seseorang untuk melakukan suatu hal, baik untuk kepentingan pribadi maupun kepentingan orang lain.</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Bapak </w:t>
      </w:r>
      <w:r w:rsidRPr="00A26512">
        <w:rPr>
          <w:rFonts w:cs="Times New Roman"/>
          <w:b/>
          <w:szCs w:val="24"/>
          <w:lang w:val="en-US"/>
        </w:rPr>
        <w:t>harus</w:t>
      </w:r>
      <w:r w:rsidRPr="00622C15">
        <w:rPr>
          <w:rFonts w:cs="Times New Roman"/>
          <w:szCs w:val="24"/>
          <w:lang w:val="en-US"/>
        </w:rPr>
        <w:t xml:space="preserve"> rajin olahraga</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Data pertama ada pada data di atas yaitu pada saat apoteker menanyakan perihal olahraga kepada pasien pertama, pasien pertama tersebut menjawab tidak suka olahraga sehingga apoteker meminta atau menyuruh sang pasien untuk lebih rajin olahraga. Data </w:t>
      </w:r>
      <w:r w:rsidRPr="00622C15">
        <w:rPr>
          <w:rFonts w:cs="Times New Roman"/>
          <w:szCs w:val="24"/>
          <w:lang w:val="en-US"/>
        </w:rPr>
        <w:lastRenderedPageBreak/>
        <w:t>tersebut bisa disebut dengan tindak tutur direktif menyuruh karena terdapat kata “harus”, yang mau tidak mau pasien harus melakukan kegiatan olahraga demi kepentingan pribadinya.</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Bapak </w:t>
      </w:r>
      <w:r w:rsidRPr="00A26512">
        <w:rPr>
          <w:rFonts w:cs="Times New Roman"/>
          <w:b/>
          <w:szCs w:val="24"/>
          <w:lang w:val="en-US"/>
        </w:rPr>
        <w:t>bisa mengulang</w:t>
      </w:r>
      <w:r w:rsidRPr="00622C15">
        <w:rPr>
          <w:rFonts w:cs="Times New Roman"/>
          <w:szCs w:val="24"/>
          <w:lang w:val="en-US"/>
        </w:rPr>
        <w:t xml:space="preserve"> kembali </w:t>
      </w:r>
      <w:proofErr w:type="gramStart"/>
      <w:r w:rsidRPr="00622C15">
        <w:rPr>
          <w:rFonts w:cs="Times New Roman"/>
          <w:szCs w:val="24"/>
          <w:lang w:val="en-US"/>
        </w:rPr>
        <w:t>cara</w:t>
      </w:r>
      <w:proofErr w:type="gramEnd"/>
      <w:r w:rsidRPr="00622C15">
        <w:rPr>
          <w:rFonts w:cs="Times New Roman"/>
          <w:szCs w:val="24"/>
          <w:lang w:val="en-US"/>
        </w:rPr>
        <w:t xml:space="preserve"> penggunaan obatnya.</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kedua yaitu pada kalimat di samping, kalimat tersebut terrmasuk tindak tutur direktif menyuruh dengan simbol kata “bisa” menandakan bahwa apoteker meminta pasien untuk mengulang kembali apa yang telah disampaikan sebelumnya. Sehingga tidak boleh ada sanggahan dan kejadian menyuruh adalah proses langsung terjadi.</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ibu ini sudah normal ya bu tapi ibu ndak boleh stop </w:t>
      </w:r>
      <w:r w:rsidRPr="00A26512">
        <w:rPr>
          <w:rFonts w:cs="Times New Roman"/>
          <w:b/>
          <w:szCs w:val="24"/>
          <w:lang w:val="en-US"/>
        </w:rPr>
        <w:t>harus dilanjut</w:t>
      </w:r>
      <w:r w:rsidRPr="00622C15">
        <w:rPr>
          <w:rFonts w:cs="Times New Roman"/>
          <w:szCs w:val="24"/>
          <w:lang w:val="en-US"/>
        </w:rPr>
        <w:t>.</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ketiga dari jenis menyuruh ada pada data di atas , dengan kata kunci “harus dilanjut” hal ini dijadikan kata kunci dalam jenis menyuruh karena yang dikatakan oleh apoteker terbut mau tidak mau arus dilakukan oleh pasien demi kebaikan diri pribadi. Pada kejadian ini seorang apoteker meminta pasien untuk tetap terus minum obat yang diresepkan oleh dokter dan kemudian diberikan oleh apoteker.</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 Apoteker: ini </w:t>
      </w:r>
      <w:r w:rsidRPr="00A26512">
        <w:rPr>
          <w:rFonts w:cs="Times New Roman"/>
          <w:b/>
          <w:szCs w:val="24"/>
          <w:lang w:val="en-US"/>
        </w:rPr>
        <w:t>harus rutin</w:t>
      </w:r>
      <w:r w:rsidRPr="00622C15">
        <w:rPr>
          <w:rFonts w:cs="Times New Roman"/>
          <w:szCs w:val="24"/>
          <w:lang w:val="en-US"/>
        </w:rPr>
        <w:t xml:space="preserve"> diminum</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keempat mengenai tindak tutur direktif menyuruh ada pada data dii atas, data di atas dikatakan jenis menyuruh karena dengan lambang kata  “harus”, hal ini dikarenakan dengan maknanya yaitu seorang apoteker memberikan obat kepada pasien agar pasien sembuh dengan catatan harus rutin minum obat yang disediakan. Oleh sebab itu dapat disimpulkan bahwa data di atas benar bentuk dari tindak tutur direktif menyuruh dengan label “harus”.</w:t>
      </w:r>
    </w:p>
    <w:p w:rsidR="00A26512" w:rsidRPr="00622C15" w:rsidRDefault="00A26512" w:rsidP="00622C15">
      <w:pPr>
        <w:spacing w:after="0" w:line="276" w:lineRule="auto"/>
        <w:ind w:firstLine="567"/>
        <w:jc w:val="both"/>
        <w:rPr>
          <w:rFonts w:cs="Times New Roman"/>
          <w:szCs w:val="24"/>
          <w:lang w:val="en-US"/>
        </w:rPr>
      </w:pPr>
    </w:p>
    <w:p w:rsidR="00622C15" w:rsidRPr="00A26512" w:rsidRDefault="00622C15" w:rsidP="00A26512">
      <w:pPr>
        <w:spacing w:after="0" w:line="276" w:lineRule="auto"/>
        <w:jc w:val="both"/>
        <w:rPr>
          <w:rFonts w:cs="Times New Roman"/>
          <w:b/>
          <w:szCs w:val="24"/>
          <w:lang w:val="en-US"/>
        </w:rPr>
      </w:pPr>
      <w:r w:rsidRPr="00A26512">
        <w:rPr>
          <w:rFonts w:cs="Times New Roman"/>
          <w:b/>
          <w:szCs w:val="24"/>
          <w:lang w:val="en-US"/>
        </w:rPr>
        <w:t xml:space="preserve">Tindak </w:t>
      </w:r>
      <w:r w:rsidR="00A26512" w:rsidRPr="00A26512">
        <w:rPr>
          <w:rFonts w:cs="Times New Roman"/>
          <w:b/>
          <w:szCs w:val="24"/>
          <w:lang w:val="en-US"/>
        </w:rPr>
        <w:t>Tutur Direktif Memohon</w:t>
      </w: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Jenis tindak tutur direktif yang kedua adalah memohon, memohon adalah kegiatan yang melibatkan penutur yang meminta mitra tutur untuk melakukan hal atau kegiatan yang diminta penutur. </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saya </w:t>
      </w:r>
      <w:r w:rsidRPr="00A26512">
        <w:rPr>
          <w:rFonts w:cs="Times New Roman"/>
          <w:b/>
          <w:szCs w:val="24"/>
          <w:lang w:val="en-US"/>
        </w:rPr>
        <w:t>boleh minta</w:t>
      </w:r>
      <w:r w:rsidRPr="00622C15">
        <w:rPr>
          <w:rFonts w:cs="Times New Roman"/>
          <w:szCs w:val="24"/>
          <w:lang w:val="en-US"/>
        </w:rPr>
        <w:t xml:space="preserve"> waktu bapak sekitar tujuh sampai 10 menit.</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pertama yaitu seorang apoteker meminta waktu seorang pasien guna melakukan konseling mengenai obat-obatan yang sedang ditebus. Dalam data di samping mempunyai penguat terletak pada kata “boleh minta”. Dari kata di samping lebih halus dari pada menyuruh, sehingga lebih sopan jika melakukan hal tersebut. Dan daapat disimpulkan bahwa data di samping merupakan data jenis memohon dengan lambang “boleh minta”.</w:t>
      </w:r>
    </w:p>
    <w:p w:rsidR="00A26512" w:rsidRPr="00622C15" w:rsidRDefault="00A26512" w:rsidP="00622C15">
      <w:pPr>
        <w:spacing w:after="0" w:line="276" w:lineRule="auto"/>
        <w:ind w:firstLine="567"/>
        <w:jc w:val="both"/>
        <w:rPr>
          <w:rFonts w:cs="Times New Roman"/>
          <w:szCs w:val="24"/>
          <w:lang w:val="en-US"/>
        </w:rPr>
      </w:pPr>
    </w:p>
    <w:p w:rsidR="00622C15" w:rsidRDefault="00622C15" w:rsidP="00A26512">
      <w:pPr>
        <w:spacing w:after="0" w:line="276" w:lineRule="auto"/>
        <w:ind w:left="567"/>
        <w:jc w:val="both"/>
        <w:rPr>
          <w:rFonts w:cs="Times New Roman"/>
          <w:szCs w:val="24"/>
          <w:lang w:val="en-US"/>
        </w:rPr>
      </w:pPr>
      <w:r w:rsidRPr="00622C15">
        <w:rPr>
          <w:rFonts w:cs="Times New Roman"/>
          <w:szCs w:val="24"/>
          <w:lang w:val="en-US"/>
        </w:rPr>
        <w:lastRenderedPageBreak/>
        <w:t xml:space="preserve">Apoteker: ini </w:t>
      </w:r>
      <w:proofErr w:type="gramStart"/>
      <w:r w:rsidRPr="00622C15">
        <w:rPr>
          <w:rFonts w:cs="Times New Roman"/>
          <w:szCs w:val="24"/>
          <w:lang w:val="en-US"/>
        </w:rPr>
        <w:t>kan</w:t>
      </w:r>
      <w:proofErr w:type="gramEnd"/>
      <w:r w:rsidRPr="00622C15">
        <w:rPr>
          <w:rFonts w:cs="Times New Roman"/>
          <w:szCs w:val="24"/>
          <w:lang w:val="en-US"/>
        </w:rPr>
        <w:t xml:space="preserve"> obatnya cuma dua bapak </w:t>
      </w:r>
      <w:r w:rsidRPr="00A26512">
        <w:rPr>
          <w:rFonts w:cs="Times New Roman"/>
          <w:b/>
          <w:szCs w:val="24"/>
          <w:lang w:val="en-US"/>
        </w:rPr>
        <w:t>diharapkan patuh</w:t>
      </w:r>
      <w:r w:rsidRPr="00622C15">
        <w:rPr>
          <w:rFonts w:cs="Times New Roman"/>
          <w:szCs w:val="24"/>
          <w:lang w:val="en-US"/>
        </w:rPr>
        <w:t>, mengonsumsinya setiap hari ya pak</w:t>
      </w:r>
    </w:p>
    <w:p w:rsidR="00A26512" w:rsidRPr="00622C15" w:rsidRDefault="00A26512" w:rsidP="00A26512">
      <w:pPr>
        <w:spacing w:after="0" w:line="276" w:lineRule="auto"/>
        <w:ind w:left="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selanjutnya adalah data kedua mengenai tindak tutur direktif jenis memohon. Data di samping bisa disebut sebagai data memohon dengan kata kunci “diharapkan patuh” kata ini mengisyaratkan bahwa apoteker meminta pasien untuk patuh minum obat yang diberikan. Hal ini masuk pada memohon karena ada unsur sopan dalam kalimat yang dikeluarkan oleh apoteker.</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Obat gulanya </w:t>
      </w:r>
      <w:r w:rsidRPr="00A26512">
        <w:rPr>
          <w:rFonts w:cs="Times New Roman"/>
          <w:b/>
          <w:szCs w:val="24"/>
          <w:lang w:val="en-US"/>
        </w:rPr>
        <w:t xml:space="preserve">setelah satu </w:t>
      </w:r>
      <w:r w:rsidR="00A26512" w:rsidRPr="00A26512">
        <w:rPr>
          <w:rFonts w:cs="Times New Roman"/>
          <w:b/>
          <w:szCs w:val="24"/>
          <w:lang w:val="en-US"/>
        </w:rPr>
        <w:t>suapan</w:t>
      </w:r>
      <w:r w:rsidR="00A26512">
        <w:rPr>
          <w:rFonts w:cs="Times New Roman"/>
          <w:szCs w:val="24"/>
          <w:lang w:val="en-US"/>
        </w:rPr>
        <w:t xml:space="preserve"> saat makan nasi ya bu ya</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Data ketiga dari ciri tindak tutur direktif memohon ada pada data di atas. Dalam hal ini seorang apoteker meminta pasien untuk melakukan hal yang ia katakana dengan kata kunci “obat gulanya setelah satu suapan makan”, data tersebut masuk ke dalam kata memohon karena hal ini harus dilakukan sebagaimana yang dikatakan, berbeda dengan menyarankan, menasihati dan menyuruh. Jenis memohon lebih halus dan sopan dalam mengatakan </w:t>
      </w:r>
      <w:proofErr w:type="gramStart"/>
      <w:r w:rsidRPr="00622C15">
        <w:rPr>
          <w:rFonts w:cs="Times New Roman"/>
          <w:szCs w:val="24"/>
          <w:lang w:val="en-US"/>
        </w:rPr>
        <w:t>apa</w:t>
      </w:r>
      <w:proofErr w:type="gramEnd"/>
      <w:r w:rsidRPr="00622C15">
        <w:rPr>
          <w:rFonts w:cs="Times New Roman"/>
          <w:szCs w:val="24"/>
          <w:lang w:val="en-US"/>
        </w:rPr>
        <w:t xml:space="preserve"> yang diinginkan dan mau tidak mau seorang mitra tutur harus melakukan apa yang diminta.</w:t>
      </w:r>
    </w:p>
    <w:p w:rsidR="003E3F5D" w:rsidRDefault="003E3F5D" w:rsidP="00622C15">
      <w:pPr>
        <w:spacing w:after="0" w:line="276" w:lineRule="auto"/>
        <w:ind w:firstLine="567"/>
        <w:jc w:val="both"/>
        <w:rPr>
          <w:rFonts w:cs="Times New Roman"/>
          <w:szCs w:val="24"/>
          <w:lang w:val="en-US"/>
        </w:rPr>
      </w:pPr>
    </w:p>
    <w:p w:rsidR="00622C15" w:rsidRPr="00A26512" w:rsidRDefault="00622C15" w:rsidP="00A26512">
      <w:pPr>
        <w:spacing w:after="0" w:line="276" w:lineRule="auto"/>
        <w:jc w:val="both"/>
        <w:rPr>
          <w:rFonts w:cs="Times New Roman"/>
          <w:b/>
          <w:szCs w:val="24"/>
          <w:lang w:val="en-US"/>
        </w:rPr>
      </w:pPr>
      <w:r w:rsidRPr="00A26512">
        <w:rPr>
          <w:rFonts w:cs="Times New Roman"/>
          <w:b/>
          <w:szCs w:val="24"/>
          <w:lang w:val="en-US"/>
        </w:rPr>
        <w:t xml:space="preserve">Tindak </w:t>
      </w:r>
      <w:r w:rsidR="00A26512" w:rsidRPr="00A26512">
        <w:rPr>
          <w:rFonts w:cs="Times New Roman"/>
          <w:b/>
          <w:szCs w:val="24"/>
          <w:lang w:val="en-US"/>
        </w:rPr>
        <w:t>Tutur Direktif Menyarankan</w:t>
      </w: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Jenis tindak tutur direktif yang ketiga adalah menyarankan. Menyarankan adalah kegiatan penutur memberikan kalimat dengan tujuan baik untu mitra tutur maupun bagi penutur.</w:t>
      </w:r>
    </w:p>
    <w:p w:rsidR="00A26512" w:rsidRPr="00622C15" w:rsidRDefault="00A26512" w:rsidP="00622C15">
      <w:pPr>
        <w:spacing w:after="0" w:line="276" w:lineRule="auto"/>
        <w:ind w:firstLine="567"/>
        <w:jc w:val="both"/>
        <w:rPr>
          <w:rFonts w:cs="Times New Roman"/>
          <w:szCs w:val="24"/>
          <w:lang w:val="en-US"/>
        </w:rPr>
      </w:pPr>
    </w:p>
    <w:p w:rsidR="00622C15" w:rsidRDefault="00622C15" w:rsidP="00A26512">
      <w:pPr>
        <w:spacing w:after="0" w:line="276" w:lineRule="auto"/>
        <w:ind w:left="567"/>
        <w:jc w:val="both"/>
        <w:rPr>
          <w:rFonts w:cs="Times New Roman"/>
          <w:szCs w:val="24"/>
          <w:lang w:val="en-US"/>
        </w:rPr>
      </w:pPr>
      <w:r w:rsidRPr="00622C15">
        <w:rPr>
          <w:rFonts w:cs="Times New Roman"/>
          <w:szCs w:val="24"/>
          <w:lang w:val="en-US"/>
        </w:rPr>
        <w:t xml:space="preserve">Apoteker: Nah terus bapak </w:t>
      </w:r>
      <w:r w:rsidRPr="00A26512">
        <w:rPr>
          <w:rFonts w:cs="Times New Roman"/>
          <w:b/>
          <w:szCs w:val="24"/>
          <w:lang w:val="en-US"/>
        </w:rPr>
        <w:t>bisa langsung berkonsultasi</w:t>
      </w:r>
      <w:r w:rsidRPr="00622C15">
        <w:rPr>
          <w:rFonts w:cs="Times New Roman"/>
          <w:szCs w:val="24"/>
          <w:lang w:val="en-US"/>
        </w:rPr>
        <w:t xml:space="preserve"> kepada dokter atau bapak </w:t>
      </w:r>
      <w:r w:rsidRPr="00A26512">
        <w:rPr>
          <w:rFonts w:cs="Times New Roman"/>
          <w:b/>
          <w:szCs w:val="24"/>
          <w:lang w:val="en-US"/>
        </w:rPr>
        <w:t>bisa langsung menghubungi</w:t>
      </w:r>
      <w:r w:rsidRPr="00622C15">
        <w:rPr>
          <w:rFonts w:cs="Times New Roman"/>
          <w:szCs w:val="24"/>
          <w:lang w:val="en-US"/>
        </w:rPr>
        <w:t xml:space="preserve"> saya di sini di puskesmas</w:t>
      </w:r>
    </w:p>
    <w:p w:rsidR="00A26512" w:rsidRPr="00622C15" w:rsidRDefault="00A26512" w:rsidP="00A26512">
      <w:pPr>
        <w:spacing w:after="0" w:line="276" w:lineRule="auto"/>
        <w:ind w:left="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pertama datang di atas yaitu seorang apoteker meminta seorang pasien melakukan konsultasi kepada dokter atau menghubungi apooteker sendiri apabila terdapat hal yang tidak diinginkan terjadi. Kegiatan ini termasuk ke dalam kegiatan menyarankan. Karena dari makna yang diberikan pada data di samping dapat membuat pasien lebih baik dan merupakan solusi terbaik jika terdapat hal yang tidak diinginkan.</w:t>
      </w:r>
    </w:p>
    <w:p w:rsidR="00A26512" w:rsidRPr="00622C15" w:rsidRDefault="00A26512" w:rsidP="00622C15">
      <w:pPr>
        <w:spacing w:after="0" w:line="276" w:lineRule="auto"/>
        <w:ind w:firstLine="567"/>
        <w:jc w:val="both"/>
        <w:rPr>
          <w:rFonts w:cs="Times New Roman"/>
          <w:szCs w:val="24"/>
          <w:lang w:val="en-US"/>
        </w:rPr>
      </w:pPr>
    </w:p>
    <w:p w:rsidR="00622C15" w:rsidRDefault="00622C15" w:rsidP="00A26512">
      <w:pPr>
        <w:spacing w:after="0" w:line="276" w:lineRule="auto"/>
        <w:ind w:left="567"/>
        <w:jc w:val="both"/>
        <w:rPr>
          <w:rFonts w:cs="Times New Roman"/>
          <w:szCs w:val="24"/>
          <w:lang w:val="en-US"/>
        </w:rPr>
      </w:pPr>
      <w:r w:rsidRPr="00622C15">
        <w:rPr>
          <w:rFonts w:cs="Times New Roman"/>
          <w:szCs w:val="24"/>
          <w:lang w:val="en-US"/>
        </w:rPr>
        <w:t xml:space="preserve">Apoteker: ee ya berarti nanti </w:t>
      </w:r>
      <w:r w:rsidRPr="00A26512">
        <w:rPr>
          <w:rFonts w:cs="Times New Roman"/>
          <w:b/>
          <w:szCs w:val="24"/>
          <w:lang w:val="en-US"/>
        </w:rPr>
        <w:t>dirajinkan olahraganya</w:t>
      </w:r>
      <w:r w:rsidRPr="00622C15">
        <w:rPr>
          <w:rFonts w:cs="Times New Roman"/>
          <w:szCs w:val="24"/>
          <w:lang w:val="en-US"/>
        </w:rPr>
        <w:t xml:space="preserve"> minimal tuh seminggu 3 kali</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kedua terdapat dari bahasa yang dikeluarkan oleh apoteker, pada kegiatan ini seorang apoteker meminta pasien untuk lebih rajin berolahraga karena dengan hal itu bisa membuat pasien sembuh dengan lebih cepat, dengan kata kunci “nanti dirajinkan”. Dan dapat disimpulkan data di atas merupakan jenis tindak tutur direktif menyarankan karena baik untuk mitra tutur untuk lebih cepat pulih dari penyakit yang sedang disandang.</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nanti kalo habis </w:t>
      </w:r>
      <w:r w:rsidRPr="00A26512">
        <w:rPr>
          <w:rFonts w:cs="Times New Roman"/>
          <w:b/>
          <w:szCs w:val="24"/>
          <w:lang w:val="en-US"/>
        </w:rPr>
        <w:t>kontrol ke sini</w:t>
      </w:r>
      <w:r w:rsidRPr="00622C15">
        <w:rPr>
          <w:rFonts w:cs="Times New Roman"/>
          <w:szCs w:val="24"/>
          <w:lang w:val="en-US"/>
        </w:rPr>
        <w:t xml:space="preserve"> lagi</w:t>
      </w:r>
    </w:p>
    <w:p w:rsidR="00A26512" w:rsidRPr="00622C15" w:rsidRDefault="00A26512" w:rsidP="00622C15">
      <w:pPr>
        <w:spacing w:after="0" w:line="276" w:lineRule="auto"/>
        <w:ind w:firstLine="567"/>
        <w:jc w:val="both"/>
        <w:rPr>
          <w:rFonts w:cs="Times New Roman"/>
          <w:szCs w:val="24"/>
          <w:lang w:val="en-US"/>
        </w:rPr>
      </w:pP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lastRenderedPageBreak/>
        <w:t>Data ketiga datang dari transkirpsi 2, data di samping merupakan jenis menyarankan dengan lambang “kontrol ke sini lagi” dari maknanya sang apoteker</w:t>
      </w:r>
      <w:r w:rsidR="00F34658">
        <w:rPr>
          <w:rFonts w:cs="Times New Roman"/>
          <w:szCs w:val="24"/>
          <w:lang w:val="en-US"/>
        </w:rPr>
        <w:t xml:space="preserve"> meminta pasien untu</w:t>
      </w:r>
      <w:r w:rsidR="00B440EB">
        <w:rPr>
          <w:rFonts w:cs="Times New Roman"/>
          <w:szCs w:val="24"/>
          <w:lang w:val="en-US"/>
        </w:rPr>
        <w:t>k</w:t>
      </w:r>
      <w:r w:rsidR="00F34658">
        <w:rPr>
          <w:rFonts w:cs="Times New Roman"/>
          <w:szCs w:val="24"/>
          <w:lang w:val="en-US"/>
        </w:rPr>
        <w:t xml:space="preserve"> melakukan k</w:t>
      </w:r>
      <w:r w:rsidRPr="00622C15">
        <w:rPr>
          <w:rFonts w:cs="Times New Roman"/>
          <w:szCs w:val="24"/>
          <w:lang w:val="en-US"/>
        </w:rPr>
        <w:t>ontrol apabila oba</w:t>
      </w:r>
      <w:r w:rsidR="00B440EB">
        <w:rPr>
          <w:rFonts w:cs="Times New Roman"/>
          <w:szCs w:val="24"/>
          <w:lang w:val="en-US"/>
        </w:rPr>
        <w:t xml:space="preserve">t yang diberikan pada hari itu sudah habis, </w:t>
      </w:r>
      <w:r w:rsidRPr="00622C15">
        <w:rPr>
          <w:rFonts w:cs="Times New Roman"/>
          <w:szCs w:val="24"/>
          <w:lang w:val="en-US"/>
        </w:rPr>
        <w:t>sehingga hal ini merupakan permintaan yang baik untuk dilakukan oleh mitra tutur, karena den</w:t>
      </w:r>
      <w:r w:rsidR="00B440EB">
        <w:rPr>
          <w:rFonts w:cs="Times New Roman"/>
          <w:szCs w:val="24"/>
          <w:lang w:val="en-US"/>
        </w:rPr>
        <w:t>gan meminta</w:t>
      </w:r>
      <w:r w:rsidR="00D41312">
        <w:rPr>
          <w:rFonts w:cs="Times New Roman"/>
          <w:szCs w:val="24"/>
          <w:lang w:val="en-US"/>
        </w:rPr>
        <w:t xml:space="preserve"> mitra tutur untuk k</w:t>
      </w:r>
      <w:r w:rsidRPr="00622C15">
        <w:rPr>
          <w:rFonts w:cs="Times New Roman"/>
          <w:szCs w:val="24"/>
          <w:lang w:val="en-US"/>
        </w:rPr>
        <w:t>ontrol, maka juga bisa mengecek perkembangan pada penyakit yang sedang ada pada diri pasien.</w:t>
      </w:r>
    </w:p>
    <w:p w:rsidR="00A26512" w:rsidRDefault="00A26512" w:rsidP="00A26512">
      <w:pPr>
        <w:spacing w:after="0" w:line="276" w:lineRule="auto"/>
        <w:jc w:val="both"/>
        <w:rPr>
          <w:rFonts w:cs="Times New Roman"/>
          <w:szCs w:val="24"/>
          <w:lang w:val="en-US"/>
        </w:rPr>
      </w:pPr>
    </w:p>
    <w:p w:rsidR="00622C15" w:rsidRPr="00A26512" w:rsidRDefault="00622C15" w:rsidP="00A26512">
      <w:pPr>
        <w:spacing w:after="0" w:line="276" w:lineRule="auto"/>
        <w:jc w:val="both"/>
        <w:rPr>
          <w:rFonts w:cs="Times New Roman"/>
          <w:b/>
          <w:szCs w:val="24"/>
          <w:lang w:val="en-US"/>
        </w:rPr>
      </w:pPr>
      <w:r w:rsidRPr="00A26512">
        <w:rPr>
          <w:rFonts w:cs="Times New Roman"/>
          <w:b/>
          <w:szCs w:val="24"/>
          <w:lang w:val="en-US"/>
        </w:rPr>
        <w:t xml:space="preserve">Tindak </w:t>
      </w:r>
      <w:r w:rsidR="00A26512" w:rsidRPr="00A26512">
        <w:rPr>
          <w:rFonts w:cs="Times New Roman"/>
          <w:b/>
          <w:szCs w:val="24"/>
          <w:lang w:val="en-US"/>
        </w:rPr>
        <w:t>Tutur Direktif Menasihati</w:t>
      </w:r>
    </w:p>
    <w:p w:rsidR="00622C15" w:rsidRP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Jenis tindak tutur direktif selanjutnya adalah menasihati.</w:t>
      </w:r>
    </w:p>
    <w:p w:rsidR="00A26512"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 xml:space="preserve">Apoteker: </w:t>
      </w:r>
      <w:r w:rsidRPr="00A26512">
        <w:rPr>
          <w:rFonts w:cs="Times New Roman"/>
          <w:b/>
          <w:szCs w:val="24"/>
          <w:lang w:val="en-US"/>
        </w:rPr>
        <w:t>alangkah baiknya</w:t>
      </w:r>
      <w:r w:rsidRPr="00622C15">
        <w:rPr>
          <w:rFonts w:cs="Times New Roman"/>
          <w:szCs w:val="24"/>
          <w:lang w:val="en-US"/>
        </w:rPr>
        <w:t xml:space="preserve"> bapak mengurangi mengonsumsi garam </w:t>
      </w:r>
    </w:p>
    <w:p w:rsidR="00A26512" w:rsidRPr="00622C15" w:rsidRDefault="00A26512" w:rsidP="00622C15">
      <w:pPr>
        <w:spacing w:after="0" w:line="276" w:lineRule="auto"/>
        <w:ind w:firstLine="567"/>
        <w:jc w:val="both"/>
        <w:rPr>
          <w:rFonts w:cs="Times New Roman"/>
          <w:szCs w:val="24"/>
          <w:lang w:val="en-US"/>
        </w:rPr>
      </w:pPr>
    </w:p>
    <w:p w:rsidR="00622C15" w:rsidRDefault="00622C15" w:rsidP="00622C15">
      <w:pPr>
        <w:spacing w:after="0" w:line="276" w:lineRule="auto"/>
        <w:ind w:firstLine="567"/>
        <w:jc w:val="both"/>
        <w:rPr>
          <w:rFonts w:cs="Times New Roman"/>
          <w:szCs w:val="24"/>
          <w:lang w:val="en-US"/>
        </w:rPr>
      </w:pPr>
      <w:r w:rsidRPr="00622C15">
        <w:rPr>
          <w:rFonts w:cs="Times New Roman"/>
          <w:szCs w:val="24"/>
          <w:lang w:val="en-US"/>
        </w:rPr>
        <w:t>Data di atas menjelaskan bahwa seorang apoteker sedang memberikan nasihat kepada pasiennya untu mengurangi konsumsi garam. Data di samping dapat dikatakan kalimat menasihati dibuktikan dengan adanya kata “baiknya”, mengingat menasihati ialah penutur meminta mitra tutur untuk melakukan kegiatan atau suatu hal yang baik masyarakat dan terlebih untuk diri sendiri. Sehingga dapat disimpulkan bahwa dari kata “baiknya” di samping menandakan bahwa benar adanya masuk pada tindak tutur direktif dengan jenis menasihati.</w:t>
      </w:r>
    </w:p>
    <w:p w:rsidR="00A26512" w:rsidRPr="00622C15" w:rsidRDefault="00A26512" w:rsidP="00622C15">
      <w:pPr>
        <w:spacing w:after="0" w:line="276" w:lineRule="auto"/>
        <w:ind w:firstLine="567"/>
        <w:jc w:val="both"/>
        <w:rPr>
          <w:rFonts w:cs="Times New Roman"/>
          <w:szCs w:val="24"/>
          <w:lang w:val="en-US"/>
        </w:rPr>
      </w:pPr>
    </w:p>
    <w:p w:rsidR="00622C15" w:rsidRDefault="00622C15" w:rsidP="00A26512">
      <w:pPr>
        <w:spacing w:after="0" w:line="276" w:lineRule="auto"/>
        <w:ind w:left="567"/>
        <w:jc w:val="both"/>
        <w:rPr>
          <w:rFonts w:cs="Times New Roman"/>
          <w:szCs w:val="24"/>
          <w:lang w:val="en-US"/>
        </w:rPr>
      </w:pPr>
      <w:r w:rsidRPr="00622C15">
        <w:rPr>
          <w:rFonts w:cs="Times New Roman"/>
          <w:szCs w:val="24"/>
          <w:lang w:val="en-US"/>
        </w:rPr>
        <w:t xml:space="preserve">Apoteker: nanti kalau bapak mengalami gejala batuk yang sampai mengganggu karena mengonsumsi obat ini, nanti </w:t>
      </w:r>
      <w:r w:rsidRPr="00A26512">
        <w:rPr>
          <w:rFonts w:cs="Times New Roman"/>
          <w:b/>
          <w:szCs w:val="24"/>
          <w:lang w:val="en-US"/>
        </w:rPr>
        <w:t>sebaiknya bapak</w:t>
      </w:r>
      <w:r w:rsidRPr="00622C15">
        <w:rPr>
          <w:rFonts w:cs="Times New Roman"/>
          <w:szCs w:val="24"/>
          <w:lang w:val="en-US"/>
        </w:rPr>
        <w:t xml:space="preserve"> hentikan dulu</w:t>
      </w:r>
    </w:p>
    <w:p w:rsidR="00A26512" w:rsidRPr="00622C15" w:rsidRDefault="00A26512" w:rsidP="00A26512">
      <w:pPr>
        <w:spacing w:after="0" w:line="276" w:lineRule="auto"/>
        <w:ind w:left="567"/>
        <w:jc w:val="both"/>
        <w:rPr>
          <w:rFonts w:cs="Times New Roman"/>
          <w:szCs w:val="24"/>
          <w:lang w:val="en-US"/>
        </w:rPr>
      </w:pPr>
    </w:p>
    <w:p w:rsidR="006F53D5" w:rsidRDefault="00622C15" w:rsidP="00622C15">
      <w:pPr>
        <w:spacing w:after="0" w:line="276" w:lineRule="auto"/>
        <w:ind w:firstLine="567"/>
        <w:jc w:val="both"/>
        <w:rPr>
          <w:rFonts w:cs="Times New Roman"/>
          <w:szCs w:val="24"/>
          <w:lang w:val="en-US"/>
        </w:rPr>
      </w:pPr>
      <w:r w:rsidRPr="00622C15">
        <w:rPr>
          <w:rFonts w:cs="Times New Roman"/>
          <w:szCs w:val="24"/>
          <w:lang w:val="en-US"/>
        </w:rPr>
        <w:t>Data kedua dari jenis menasihati datang dari apoteker, dengan tanda kata “sebaiknya” adalah bentuk adjektiva yang memiliki arti sepantasnya atau sepatutnya, dapat diartikan secara istilah yaiitu sang apoteker memberi nasihat kepada pasien agar melakukan hal yang dikatakan. Hal ini semata-mata untuk dirinya pribadi. Dan dapat disimpulkan bahwa data di samping merupakan data dari tindak tutur direktif jenis menasihati dengan lambang “sebaiknya”.</w:t>
      </w:r>
      <w:r w:rsidR="00B21225" w:rsidRPr="00B21225">
        <w:rPr>
          <w:rFonts w:cs="Times New Roman"/>
          <w:szCs w:val="24"/>
        </w:rPr>
        <w:t xml:space="preserve"> tentang hasil penelitian Anda adalah suatu keharusan dan sangat penting untuk naskah Anda. Bagian diskusi menyajikan hasil pengolahan data, menginterpretasikan temuan secara logis, berhubungan dengan sumber referensi yang relevan dan terkini</w:t>
      </w:r>
      <w:r w:rsidR="00A26512">
        <w:rPr>
          <w:rFonts w:cs="Times New Roman"/>
          <w:szCs w:val="24"/>
          <w:lang w:val="en-US"/>
        </w:rPr>
        <w:t>.</w:t>
      </w:r>
    </w:p>
    <w:p w:rsidR="00A26512" w:rsidRPr="00A26512" w:rsidRDefault="00A26512" w:rsidP="00A26512">
      <w:pPr>
        <w:spacing w:after="0" w:line="276" w:lineRule="auto"/>
        <w:ind w:firstLine="567"/>
        <w:jc w:val="both"/>
        <w:rPr>
          <w:rFonts w:cs="Times New Roman"/>
          <w:szCs w:val="24"/>
          <w:lang w:val="en-US"/>
        </w:rPr>
      </w:pPr>
      <w:r w:rsidRPr="00A26512">
        <w:rPr>
          <w:rFonts w:cs="Times New Roman"/>
          <w:szCs w:val="24"/>
          <w:lang w:val="en-US"/>
        </w:rPr>
        <w:t>Berdasarkan hasil penelitian dalam kegiatan konseling antara apoteker dan pasien di puskesmas Sukabumi pada tahun 2020 ditemukan 4 jenis tindak tutur direktif yaitu tidak tutur direktif menyuruh, tindak tutur direktif memohon, tindak tutur direktif menyarankan, dan tindak tutur menasihati. Tindak tutur yang dilakukan oleh apoteker memiliki tujuan yang berbeda dalam proses konseling yaitu sebagai berikut:</w:t>
      </w:r>
    </w:p>
    <w:p w:rsidR="00A26512" w:rsidRPr="00A26512" w:rsidRDefault="00A26512" w:rsidP="00A26512">
      <w:pPr>
        <w:spacing w:after="0" w:line="276" w:lineRule="auto"/>
        <w:ind w:firstLine="567"/>
        <w:jc w:val="both"/>
        <w:rPr>
          <w:rFonts w:cs="Times New Roman"/>
          <w:szCs w:val="24"/>
          <w:lang w:val="en-US"/>
        </w:rPr>
      </w:pPr>
      <w:r w:rsidRPr="00A26512">
        <w:rPr>
          <w:rFonts w:cs="Times New Roman"/>
          <w:i/>
          <w:szCs w:val="24"/>
          <w:lang w:val="en-US"/>
        </w:rPr>
        <w:t>Pertama</w:t>
      </w:r>
      <w:r w:rsidRPr="00A26512">
        <w:rPr>
          <w:rFonts w:cs="Times New Roman"/>
          <w:szCs w:val="24"/>
          <w:lang w:val="en-US"/>
        </w:rPr>
        <w:t>: tindak tutur direktif menyuruh. Dalam hasil analasis yang terdapat dalam proses konseling antara pasien dan apoteker terdapat tindak tutur direktif menyuruh hal ini bertujuan untuk meminta mitra tutur untuk melakukan suatu hal.</w:t>
      </w:r>
    </w:p>
    <w:p w:rsidR="00A26512" w:rsidRPr="00A26512" w:rsidRDefault="00A26512" w:rsidP="00A26512">
      <w:pPr>
        <w:spacing w:after="0" w:line="276" w:lineRule="auto"/>
        <w:ind w:firstLine="567"/>
        <w:jc w:val="both"/>
        <w:rPr>
          <w:rFonts w:cs="Times New Roman"/>
          <w:szCs w:val="24"/>
          <w:lang w:val="en-US"/>
        </w:rPr>
      </w:pPr>
      <w:r w:rsidRPr="00A26512">
        <w:rPr>
          <w:rFonts w:cs="Times New Roman"/>
          <w:i/>
          <w:szCs w:val="24"/>
          <w:lang w:val="en-US"/>
        </w:rPr>
        <w:t>Kedua</w:t>
      </w:r>
      <w:r w:rsidRPr="00A26512">
        <w:rPr>
          <w:rFonts w:cs="Times New Roman"/>
          <w:szCs w:val="24"/>
          <w:lang w:val="en-US"/>
        </w:rPr>
        <w:t xml:space="preserve">: tindak tutur direktif memohon. Tidak tutur direktif memohon lebih halus daripada tindak tutur direktif menyuruh karena hal ini penutur tidak serta merta meminta </w:t>
      </w:r>
      <w:r w:rsidRPr="00A26512">
        <w:rPr>
          <w:rFonts w:cs="Times New Roman"/>
          <w:szCs w:val="24"/>
          <w:lang w:val="en-US"/>
        </w:rPr>
        <w:lastRenderedPageBreak/>
        <w:t xml:space="preserve">mitra tutur untuk melakukan hal tersebut. </w:t>
      </w:r>
      <w:proofErr w:type="gramStart"/>
      <w:r w:rsidRPr="00A26512">
        <w:rPr>
          <w:rFonts w:cs="Times New Roman"/>
          <w:szCs w:val="24"/>
          <w:lang w:val="en-US"/>
        </w:rPr>
        <w:t>hal</w:t>
      </w:r>
      <w:proofErr w:type="gramEnd"/>
      <w:r w:rsidRPr="00A26512">
        <w:rPr>
          <w:rFonts w:cs="Times New Roman"/>
          <w:szCs w:val="24"/>
          <w:lang w:val="en-US"/>
        </w:rPr>
        <w:t xml:space="preserve"> ini bertujuan agar mitra tutur merasa nyaman dengan apa yang disampaikan oleh penutur.</w:t>
      </w:r>
    </w:p>
    <w:p w:rsidR="00A26512" w:rsidRPr="00A26512" w:rsidRDefault="00A26512" w:rsidP="00A26512">
      <w:pPr>
        <w:spacing w:after="0" w:line="276" w:lineRule="auto"/>
        <w:ind w:firstLine="567"/>
        <w:jc w:val="both"/>
        <w:rPr>
          <w:rFonts w:cs="Times New Roman"/>
          <w:szCs w:val="24"/>
          <w:lang w:val="en-US"/>
        </w:rPr>
      </w:pPr>
      <w:r w:rsidRPr="00A26512">
        <w:rPr>
          <w:rFonts w:cs="Times New Roman"/>
          <w:i/>
          <w:szCs w:val="24"/>
          <w:lang w:val="en-US"/>
        </w:rPr>
        <w:t>Ketiga</w:t>
      </w:r>
      <w:r w:rsidRPr="00A26512">
        <w:rPr>
          <w:rFonts w:cs="Times New Roman"/>
          <w:szCs w:val="24"/>
          <w:lang w:val="en-US"/>
        </w:rPr>
        <w:t>: tindak tutur direktif menyarankan. Tindak tutur ini memiliki tujuan untu</w:t>
      </w:r>
      <w:r w:rsidR="00ED7D2F">
        <w:rPr>
          <w:rFonts w:cs="Times New Roman"/>
          <w:szCs w:val="24"/>
          <w:lang w:val="en-US"/>
        </w:rPr>
        <w:t>k</w:t>
      </w:r>
      <w:r w:rsidRPr="00A26512">
        <w:rPr>
          <w:rFonts w:cs="Times New Roman"/>
          <w:szCs w:val="24"/>
          <w:lang w:val="en-US"/>
        </w:rPr>
        <w:t xml:space="preserve"> memberikan hal yang tentunya baik untuk mitra tutur apabila hal yang dilakukannya sesuai dengan yang dikatakan oleh penutur.</w:t>
      </w:r>
    </w:p>
    <w:p w:rsidR="00A26512" w:rsidRDefault="00A26512" w:rsidP="00A26512">
      <w:pPr>
        <w:spacing w:after="0" w:line="276" w:lineRule="auto"/>
        <w:ind w:firstLine="567"/>
        <w:jc w:val="both"/>
        <w:rPr>
          <w:rFonts w:cs="Times New Roman"/>
          <w:szCs w:val="24"/>
          <w:lang w:val="en-US"/>
        </w:rPr>
      </w:pPr>
      <w:r w:rsidRPr="00A26512">
        <w:rPr>
          <w:rFonts w:cs="Times New Roman"/>
          <w:i/>
          <w:szCs w:val="24"/>
          <w:lang w:val="en-US"/>
        </w:rPr>
        <w:t>Keempat</w:t>
      </w:r>
      <w:r w:rsidRPr="00A26512">
        <w:rPr>
          <w:rFonts w:cs="Times New Roman"/>
          <w:szCs w:val="24"/>
          <w:lang w:val="en-US"/>
        </w:rPr>
        <w:t>: tindak tutur direktif menasihati. Tindak tutur direktif menasihati yang terdapat dalam data dalam proses konseling antara pasien dan apoteker memiliki tujuan berupa hal yang diminta atau dikatakan oleh penutur pasti memiliki manfaat bagi mitra tutur dan juga untuk penutur pribadi.</w:t>
      </w:r>
    </w:p>
    <w:p w:rsidR="001A6E83" w:rsidRDefault="001A6E83" w:rsidP="006A25D1">
      <w:pPr>
        <w:spacing w:after="0" w:line="276" w:lineRule="auto"/>
        <w:ind w:firstLine="567"/>
        <w:jc w:val="both"/>
        <w:rPr>
          <w:rFonts w:cs="Times New Roman"/>
          <w:szCs w:val="24"/>
          <w:lang w:val="en-US"/>
        </w:rPr>
      </w:pPr>
      <w:r>
        <w:rPr>
          <w:rFonts w:cs="Times New Roman"/>
          <w:szCs w:val="24"/>
          <w:lang w:val="en-US"/>
        </w:rPr>
        <w:t xml:space="preserve">Dari hasil penelitian </w:t>
      </w:r>
      <w:r w:rsidR="006A25D1">
        <w:rPr>
          <w:rFonts w:cs="Times New Roman"/>
          <w:szCs w:val="24"/>
          <w:lang w:val="en-US"/>
        </w:rPr>
        <w:t>di atas dapat disimpulkan bahwa</w:t>
      </w:r>
      <w:r>
        <w:rPr>
          <w:rFonts w:cs="Times New Roman"/>
          <w:szCs w:val="24"/>
          <w:lang w:val="en-US"/>
        </w:rPr>
        <w:t xml:space="preserve"> </w:t>
      </w:r>
      <w:r w:rsidR="006A25D1">
        <w:rPr>
          <w:rFonts w:cs="Times New Roman"/>
          <w:szCs w:val="24"/>
          <w:lang w:val="en-US"/>
        </w:rPr>
        <w:t xml:space="preserve">dalam kegiatan konseling antara  pasien dan apoteker ditemukan 4 jenis tindak tutur direktif yaitu menyuruh, memohon, menyarankan, dan menasihati, disertai dengan tujuan yang berbeda. Dari penelitian lainnya yang dilakukan oleh Yuliarti et, al. </w:t>
      </w:r>
      <w:r w:rsidR="006A25D1">
        <w:rPr>
          <w:rFonts w:cs="Times New Roman"/>
          <w:szCs w:val="24"/>
          <w:lang w:val="en-US"/>
        </w:rPr>
        <w:fldChar w:fldCharType="begin" w:fldLock="1"/>
      </w:r>
      <w:r w:rsidR="006A25D1">
        <w:rPr>
          <w:rFonts w:cs="Times New Roman"/>
          <w:szCs w:val="24"/>
          <w:lang w:val="en-US"/>
        </w:rPr>
        <w:instrText>ADDIN CSL_CITATION {"citationItems":[{"id":"ITEM-1","itemData":{"ISSN":"2301-6744","abstract":"Tujuan penelitian tesis ini adalah (1) mengidentifikasi jenis-jenis TTD yang ada di dalam novel Trilogi karya Wibowo; (2) mendeskripsi fungsi TTD dalam novel Trilogi karya Wibowo; (3) menentukan jenis TTD dalam novel Trilogi karya Wibowo,dan (4) menentukan fungsi TTD dalam novel Trilogi karya Wibowo. Pengumpulan data dilakukan dengan metode simak dan teknik catat. Analisis data menggunakan analisis pragmatik dengan teknik padan pragmatis dan teknik agih. Pemaparan hasil analisis data menggunakan metode informal. Hasil penelitian adalah tuturan di dalam wacana novel Trilogi karya Wibowo ditemukan berbagai macam variasi tuturan. Berdasarkan jenis tindak tutur dalam tuturan direktif ditemukan tindak tutur langsung, tindak tutur tidak langsung, tindak tutur harfiah, dan tindak tutur tidak harfiah. Berdasarkan fungsi pragmatis tindak tutur direktif ditemukan fungsi direktif yang meliputi fungsi mengajak, perintah, memperingatkan, bertanya, melarang, menasihati, mendorong, memohon, mengizinkan, menyarankan, mengajak, meminta, dan mengkomando. Berdasarkan dominasi jenis TTD yang paling banyak ditemukan adalah TTD tindak tutur langsung dan tidak langsung, dominasi fungsi yang banyak ditemukan adalah TTD dengan fungsi perintah dan pertanyaan.","author":[{"dropping-particle":"","family":"Yuliarti","given":"","non-dropping-particle":"","parse-names":false,"suffix":""},{"dropping-particle":"","family":"Rustono","given":"","non-dropping-particle":"","parse-names":false,"suffix":""},{"dropping-particle":"","family":"Nuryatin","given":"Agus","non-dropping-particle":"","parse-names":false,"suffix":""}],"container-title":"Seloka: Jurnal Pendidikan Bahasa dan Sastra Indonesia","id":"ITEM-1","issue":"2","issued":{"date-parts":[["2015"]]},"page":"78-85","title":"Tindak Tutur Direktif Dalam Wacana Novel Trilogi Karya Agustinus Wibowo","type":"article-journal","volume":"4"},"uris":["http://www.mendeley.com/documents/?uuid=5238bf21-314e-4447-b5f6-4f775e62db89"]}],"mendeley":{"formattedCitation":"(Yuliarti et al., 2015)","manualFormatting":"(2015)","plainTextFormattedCitation":"(Yuliarti et al., 2015)","previouslyFormattedCitation":"(Yuliarti et al., 2015)"},"properties":{"noteIndex":0},"schema":"https://github.com/citation-style-language/schema/raw/master/csl-citation.json"}</w:instrText>
      </w:r>
      <w:r w:rsidR="006A25D1">
        <w:rPr>
          <w:rFonts w:cs="Times New Roman"/>
          <w:szCs w:val="24"/>
          <w:lang w:val="en-US"/>
        </w:rPr>
        <w:fldChar w:fldCharType="separate"/>
      </w:r>
      <w:r w:rsidR="006A25D1" w:rsidRPr="006A25D1">
        <w:rPr>
          <w:rFonts w:cs="Times New Roman"/>
          <w:noProof/>
          <w:szCs w:val="24"/>
          <w:lang w:val="en-US"/>
        </w:rPr>
        <w:t>(2015)</w:t>
      </w:r>
      <w:r w:rsidR="006A25D1">
        <w:rPr>
          <w:rFonts w:cs="Times New Roman"/>
          <w:szCs w:val="24"/>
          <w:lang w:val="en-US"/>
        </w:rPr>
        <w:fldChar w:fldCharType="end"/>
      </w:r>
      <w:r w:rsidR="006A25D1">
        <w:rPr>
          <w:rFonts w:cs="Times New Roman"/>
          <w:szCs w:val="24"/>
          <w:lang w:val="en-US"/>
        </w:rPr>
        <w:t xml:space="preserve"> ditemukan dalam penelitiannya  mengenai tindak tutur direktif terdapat beberaoa fungsi yaitu: </w:t>
      </w:r>
      <w:r w:rsidR="006A25D1" w:rsidRPr="006A25D1">
        <w:rPr>
          <w:rFonts w:cs="Times New Roman"/>
          <w:szCs w:val="24"/>
          <w:lang w:val="en-US"/>
        </w:rPr>
        <w:t>mengajak, perintah, memperingatkan, bertanya, melarang, menasihati, mendorong, memohon, mengizinkan, menyarankan, mengajak, meminta, dan mengkomando.</w:t>
      </w:r>
      <w:r w:rsidR="006A25D1">
        <w:rPr>
          <w:rFonts w:cs="Times New Roman"/>
          <w:szCs w:val="24"/>
          <w:lang w:val="en-US"/>
        </w:rPr>
        <w:t xml:space="preserve"> Penelitian yang dilakukan oleh Yuliarti menggunakan objek penelitian berupa bahasa tulis dari sebuah wacana novel, jelas berbeda dengan penelitian ini karena yang digunakan adalah variasi bahasa lisan.</w:t>
      </w:r>
    </w:p>
    <w:p w:rsidR="00A26512" w:rsidRDefault="00A26512" w:rsidP="00A26512">
      <w:pPr>
        <w:spacing w:after="0" w:line="276" w:lineRule="auto"/>
        <w:ind w:firstLine="567"/>
        <w:jc w:val="both"/>
        <w:rPr>
          <w:rFonts w:cs="Times New Roman"/>
          <w:szCs w:val="24"/>
          <w:lang w:val="en-US"/>
        </w:rPr>
      </w:pPr>
    </w:p>
    <w:p w:rsidR="00A26512" w:rsidRDefault="00A26512" w:rsidP="00A26512">
      <w:pPr>
        <w:spacing w:after="0" w:line="276" w:lineRule="auto"/>
        <w:jc w:val="both"/>
        <w:rPr>
          <w:rFonts w:cs="Times New Roman"/>
          <w:b/>
          <w:szCs w:val="24"/>
          <w:lang w:val="en-US"/>
        </w:rPr>
      </w:pPr>
      <w:r>
        <w:rPr>
          <w:rFonts w:cs="Times New Roman"/>
          <w:b/>
          <w:szCs w:val="24"/>
          <w:lang w:val="en-US"/>
        </w:rPr>
        <w:t xml:space="preserve">Bentuk ciri linguistik bahasa lisan pada proses konseling antara apoteker dan pasien </w:t>
      </w:r>
    </w:p>
    <w:p w:rsidR="00570CF1" w:rsidRDefault="00570CF1" w:rsidP="00570CF1">
      <w:pPr>
        <w:spacing w:before="288"/>
        <w:ind w:firstLine="360"/>
        <w:jc w:val="both"/>
      </w:pPr>
      <w:r w:rsidRPr="000514F5">
        <w:t>Hasil analisis data dari bahasa lisan yang memiliki beberapa ciri linguistik yang ditemukan pada saat proses konseling antara apoteker dan pasien di puskesmas Sukabumi pada tahun 2020 yaitu: Kalimat tidak lengkap (tidak menyertakan subjek, objek dan predikat), Frasa-frasa sederhana, beberapa kalimat sering diulang, dan bahasa tidak baku.</w:t>
      </w:r>
    </w:p>
    <w:p w:rsidR="00570CF1" w:rsidRDefault="00570CF1" w:rsidP="00570CF1">
      <w:pPr>
        <w:spacing w:before="288"/>
        <w:jc w:val="both"/>
        <w:rPr>
          <w:b/>
        </w:rPr>
      </w:pPr>
      <w:r w:rsidRPr="00570CF1">
        <w:rPr>
          <w:b/>
          <w:lang w:val="en-US"/>
        </w:rPr>
        <w:t>K</w:t>
      </w:r>
      <w:r w:rsidRPr="00570CF1">
        <w:rPr>
          <w:b/>
        </w:rPr>
        <w:t>alimat Tidak Lengkap (Tidak Menyertakan Subjek, Predikat Dan Objek)</w:t>
      </w:r>
    </w:p>
    <w:p w:rsidR="00570CF1" w:rsidRPr="00570CF1" w:rsidRDefault="00570CF1" w:rsidP="00570CF1">
      <w:pPr>
        <w:spacing w:before="288"/>
        <w:ind w:firstLine="360"/>
        <w:jc w:val="both"/>
        <w:rPr>
          <w:b/>
        </w:rPr>
      </w:pPr>
      <w:r w:rsidRPr="000514F5">
        <w:t>Bahasa lisan memiliki ciri beberapa ciri linguistik salah satunya adalah ciri linguistik berupa kalimat tidak lengkap dengan menghapus objek atau predikat atau subjek.</w:t>
      </w:r>
    </w:p>
    <w:p w:rsidR="00570CF1" w:rsidRDefault="00570CF1" w:rsidP="00570CF1">
      <w:pPr>
        <w:spacing w:before="288"/>
        <w:ind w:firstLine="360"/>
        <w:jc w:val="both"/>
      </w:pPr>
      <w:r w:rsidRPr="000514F5">
        <w:t xml:space="preserve">Pasien: </w:t>
      </w:r>
      <w:r w:rsidRPr="000514F5">
        <w:rPr>
          <w:b/>
        </w:rPr>
        <w:t>Herdi Ruswandi</w:t>
      </w:r>
    </w:p>
    <w:p w:rsidR="00570CF1" w:rsidRDefault="00570CF1" w:rsidP="00570CF1">
      <w:pPr>
        <w:spacing w:before="288"/>
        <w:ind w:firstLine="360"/>
        <w:jc w:val="both"/>
      </w:pPr>
      <w:r>
        <w:t>Dat</w:t>
      </w:r>
      <w:r w:rsidRPr="000514F5">
        <w:t>a pertama data</w:t>
      </w:r>
      <w:r>
        <w:rPr>
          <w:lang w:val="en-US"/>
        </w:rPr>
        <w:t>n</w:t>
      </w:r>
      <w:r w:rsidRPr="000514F5">
        <w:t xml:space="preserve">g dari </w:t>
      </w:r>
      <w:r>
        <w:rPr>
          <w:lang w:val="en-US"/>
        </w:rPr>
        <w:t xml:space="preserve">jawaban </w:t>
      </w:r>
      <w:r w:rsidRPr="000514F5">
        <w:t>yang disebutkan oleh pasien pada saat</w:t>
      </w:r>
      <w:r>
        <w:t xml:space="preserve"> ia menyebut namanya yaitu pada</w:t>
      </w:r>
      <w:r w:rsidRPr="000514F5">
        <w:t xml:space="preserve"> kata “ Herdi Ruswandi” sebenarnya terdapat pelesapan fungsi subjek dan predikat. Dapat dituliskan dengan “ saya bernama Herdi Ruswandi” kata “saya” menduduki fungsi subjek, kata “bernama” menduduki fungsi predikat” dan barulah nama yang disebutkan atau “Herdi Ruswandi” merupakan objek dari kalimat yang dikatakan sebelumnya. Oleh sebab itu, dapat dibuktikan bahwa konselling antara pasien dan apoteker menggunakan bahasa lisan karena terdapat ciri linguistik dari bahasa lisan dengan jenis kalimat tidak lengkap. Meskipun kali</w:t>
      </w:r>
      <w:r w:rsidR="001D1D8E">
        <w:rPr>
          <w:lang w:val="en-US"/>
        </w:rPr>
        <w:t>m</w:t>
      </w:r>
      <w:r w:rsidRPr="000514F5">
        <w:t xml:space="preserve">at tidak lengkap yang dituturkan oleh </w:t>
      </w:r>
      <w:r w:rsidRPr="000514F5">
        <w:lastRenderedPageBreak/>
        <w:t>penutur maupun mitra tutur. Akan tetap saling memahami satu sama lain karena dibantu ol</w:t>
      </w:r>
      <w:r>
        <w:t>eh unsur nonlinguistik lainnya.</w:t>
      </w:r>
    </w:p>
    <w:p w:rsidR="00570CF1" w:rsidRDefault="00570CF1" w:rsidP="00570CF1">
      <w:pPr>
        <w:spacing w:before="288"/>
        <w:ind w:firstLine="360"/>
        <w:jc w:val="both"/>
      </w:pPr>
      <w:r w:rsidRPr="000514F5">
        <w:t xml:space="preserve">Pasien: </w:t>
      </w:r>
      <w:r w:rsidRPr="000514F5">
        <w:rPr>
          <w:b/>
        </w:rPr>
        <w:t>Sudajaya Baros</w:t>
      </w:r>
    </w:p>
    <w:p w:rsidR="00570CF1" w:rsidRDefault="00570CF1" w:rsidP="00570CF1">
      <w:pPr>
        <w:spacing w:before="288"/>
        <w:ind w:firstLine="360"/>
        <w:jc w:val="both"/>
      </w:pPr>
      <w:r w:rsidRPr="000514F5">
        <w:t xml:space="preserve">Data kedua dari ciri linguistik bahasa lisan jenis kalimat tidak lengkap adalah data di samping yaitu “Sudajaya Baros”. Apabila pasien ini tidak melakukan proses bahasa lisaan maka orang lain tidak akan paham maksud yang diberikan oleh pasien tersebut. kalimat yang harus digunakan oleh pasien jika pasien tidak melakukan bahasa lisan adalah “alamat </w:t>
      </w:r>
      <w:r>
        <w:t>saya di Sudajaya Baros”</w:t>
      </w:r>
      <w:r>
        <w:rPr>
          <w:lang w:val="en-US"/>
        </w:rPr>
        <w:t xml:space="preserve">, </w:t>
      </w:r>
      <w:r w:rsidRPr="000514F5">
        <w:t>“Alamat” menempati fungsi predikat, “saya” menempati subjek, dan barulah “di Sudajaya Baros” menduduki fungsi objek. Dapat disimpulkan bahwa interaksi yang dilakukan oleh apoteker dan pasien menggunakan bahasa lisan dengan ciri li</w:t>
      </w:r>
      <w:r>
        <w:t>nguistik kalimat tidak lengkap.</w:t>
      </w:r>
    </w:p>
    <w:p w:rsidR="00570CF1" w:rsidRDefault="00570CF1" w:rsidP="00570CF1">
      <w:pPr>
        <w:spacing w:before="288"/>
        <w:ind w:firstLine="360"/>
        <w:jc w:val="both"/>
      </w:pPr>
      <w:r w:rsidRPr="000514F5">
        <w:t xml:space="preserve">Pasien: </w:t>
      </w:r>
      <w:r w:rsidRPr="000514F5">
        <w:rPr>
          <w:b/>
        </w:rPr>
        <w:t>rutin</w:t>
      </w:r>
    </w:p>
    <w:p w:rsidR="00570CF1" w:rsidRDefault="00570CF1" w:rsidP="00570CF1">
      <w:pPr>
        <w:spacing w:before="288"/>
        <w:ind w:firstLine="360"/>
        <w:jc w:val="both"/>
      </w:pPr>
      <w:r w:rsidRPr="000514F5">
        <w:t>Data ketiga datang dari kata yang diucapan oleh pasien hanya  sebatas kata “rutin” jika kata tersebut ia gunakan pada selain bahasa lisan maka orang lain tidak akan paham apa yang dimaksud  oleh pasien tersebut. sehingga dapat disimpulkan bahwa kata “rutin” jika dijabarkan dalam kalimat “saya rutin minum obat”. Kata “saya” menduduki posisi subjek, kata “rutin” merupakan predikat dan</w:t>
      </w:r>
      <w:r>
        <w:t xml:space="preserve"> kata “minum obat fungsi objek.</w:t>
      </w:r>
    </w:p>
    <w:p w:rsidR="00570CF1" w:rsidRDefault="00570CF1" w:rsidP="00570CF1">
      <w:pPr>
        <w:spacing w:before="288"/>
        <w:ind w:firstLine="360"/>
        <w:jc w:val="both"/>
      </w:pPr>
      <w:r w:rsidRPr="000514F5">
        <w:t>Dapat disimpulkan bahwa dari fenomena di atas terdapat penghapusan atau pelesapan fungsi objek dan subjek. Dan oleh sebab itu maka kuat adanya bahwa proses konseling anara apoteker dan pasien merupakan bahasa lisan d</w:t>
      </w:r>
      <w:r>
        <w:t>engan ciri linguistik yang ada.</w:t>
      </w:r>
    </w:p>
    <w:p w:rsidR="00570CF1" w:rsidRPr="00570CF1" w:rsidRDefault="00570CF1" w:rsidP="00570CF1">
      <w:pPr>
        <w:spacing w:before="288"/>
        <w:jc w:val="both"/>
        <w:rPr>
          <w:b/>
        </w:rPr>
      </w:pPr>
      <w:r w:rsidRPr="00570CF1">
        <w:rPr>
          <w:b/>
        </w:rPr>
        <w:t>Frasa-Frasa Sederhana</w:t>
      </w:r>
    </w:p>
    <w:p w:rsidR="00570CF1" w:rsidRDefault="00570CF1" w:rsidP="00570CF1">
      <w:pPr>
        <w:spacing w:before="288"/>
        <w:ind w:firstLine="360"/>
        <w:jc w:val="both"/>
      </w:pPr>
      <w:r w:rsidRPr="000514F5">
        <w:t>Ciri linguistik dari bahasa lisan yang kedua adalah terdapat frasa-frasa sederhana. Karena  bahasa lisan harus digunakan oleh dua orang atau lebih yang sedanng berinteraksi sastu sama lain, sehingga ada kalanya salah satu penutur atau mitra tutur menjawab hanya deng</w:t>
      </w:r>
      <w:r>
        <w:t>an menggunakan frasa sederhana.</w:t>
      </w:r>
    </w:p>
    <w:p w:rsidR="00570CF1" w:rsidRDefault="00570CF1" w:rsidP="00570CF1">
      <w:pPr>
        <w:spacing w:before="288"/>
        <w:ind w:firstLine="360"/>
        <w:jc w:val="both"/>
        <w:rPr>
          <w:b/>
        </w:rPr>
      </w:pPr>
      <w:r w:rsidRPr="000514F5">
        <w:t xml:space="preserve">Pasien: </w:t>
      </w:r>
      <w:r w:rsidRPr="000514F5">
        <w:rPr>
          <w:b/>
        </w:rPr>
        <w:t>ga ada</w:t>
      </w:r>
    </w:p>
    <w:p w:rsidR="00570CF1" w:rsidRDefault="00570CF1" w:rsidP="00570CF1">
      <w:pPr>
        <w:spacing w:before="288"/>
        <w:ind w:firstLine="360"/>
        <w:jc w:val="both"/>
      </w:pPr>
      <w:r w:rsidRPr="000514F5">
        <w:t>Data pertama datang dari transkripsi 1 yaitu pada frase “ga ada”. Frasa di samping termasuk kata tidak baku yang seharusnya juga masuk pada data ciri linguistik tidak baku pada bahasa lisan. Frasa “ga ada” dalam bahasa baku akan berbunyi “tidak ada”. Tidak ada adalah bentuk frasa verbal. Dengan makna penolakan akan keberadaan suatu hal. Tergantung konteks yang sedang ditanyakan atau konteks yang dinyatakan oleh penutur sebelumnya yaitu sang apoteker.</w:t>
      </w:r>
    </w:p>
    <w:p w:rsidR="00570CF1" w:rsidRDefault="00570CF1" w:rsidP="00570CF1">
      <w:pPr>
        <w:spacing w:before="288"/>
        <w:ind w:firstLine="360"/>
        <w:jc w:val="both"/>
      </w:pPr>
      <w:r w:rsidRPr="000514F5">
        <w:t xml:space="preserve">Dan dapat disimpulkan bahwa frasa “tidak ada” merupakan salah satu ciri linguistik dari bahasa lisan yang wajar digunakan oleh penutur atau mitra tutur </w:t>
      </w:r>
      <w:r>
        <w:t>dalam menggunakan bahasa lisan.</w:t>
      </w:r>
    </w:p>
    <w:p w:rsidR="00570CF1" w:rsidRDefault="00570CF1" w:rsidP="00570CF1">
      <w:pPr>
        <w:spacing w:before="288"/>
        <w:ind w:firstLine="360"/>
        <w:jc w:val="both"/>
      </w:pPr>
      <w:r w:rsidRPr="000514F5">
        <w:lastRenderedPageBreak/>
        <w:t xml:space="preserve">Pasien: </w:t>
      </w:r>
      <w:r w:rsidRPr="000514F5">
        <w:rPr>
          <w:b/>
        </w:rPr>
        <w:t>Resep pertama kali</w:t>
      </w:r>
    </w:p>
    <w:p w:rsidR="00570CF1" w:rsidRDefault="00570CF1" w:rsidP="00570CF1">
      <w:pPr>
        <w:spacing w:before="288"/>
        <w:ind w:firstLine="360"/>
        <w:jc w:val="both"/>
      </w:pPr>
      <w:r w:rsidRPr="000514F5">
        <w:t>Data kedua dari ciri linguistik bahasa lisan dengan jenis terdapat frasa sederhana. Yaitu datang dari transkripsi 2 pada  frasa ‘resep pertama kali” frasa tersebut termasuk ke dalam frasa nominal den</w:t>
      </w:r>
      <w:r w:rsidR="00973E22">
        <w:t xml:space="preserve">gan kunci kata “resep”. </w:t>
      </w:r>
      <w:r w:rsidR="00973E22">
        <w:rPr>
          <w:lang w:val="en-US"/>
        </w:rPr>
        <w:t>F</w:t>
      </w:r>
      <w:r w:rsidRPr="000514F5">
        <w:t>rasa ini disebutkan oleh pasien pada saat ditanya mengenai obat yang diresepkan oleh dokter. Data tersebut membuktikan bahwa proses kegiatan konseling antara apoteker dan pasien menggunakan bahasa lisan dengan</w:t>
      </w:r>
      <w:r>
        <w:t xml:space="preserve"> data terdapat frasa sederhana.</w:t>
      </w:r>
    </w:p>
    <w:p w:rsidR="00570CF1" w:rsidRDefault="00570CF1" w:rsidP="00570CF1">
      <w:pPr>
        <w:spacing w:before="288"/>
        <w:ind w:firstLine="360"/>
        <w:jc w:val="both"/>
      </w:pPr>
      <w:r w:rsidRPr="000514F5">
        <w:t xml:space="preserve">Pasien: </w:t>
      </w:r>
      <w:r w:rsidRPr="000514F5">
        <w:rPr>
          <w:b/>
        </w:rPr>
        <w:t>sesudah makan</w:t>
      </w:r>
    </w:p>
    <w:p w:rsidR="00570CF1" w:rsidRDefault="00570CF1" w:rsidP="00570CF1">
      <w:pPr>
        <w:spacing w:before="288"/>
        <w:ind w:firstLine="360"/>
        <w:jc w:val="both"/>
      </w:pPr>
      <w:r w:rsidRPr="000514F5">
        <w:t>Data ketiga datang dari tuturan pasien dal bentuk frasa sederhana “sesudah makan” dari frasa di samping memiliki kunci utama pada kata “makan” maka data tersebut dikatakan frasa nominal karena kata “makan” merupakan kata nomina. Frasa tersebut dikatakan oleh pasien pada saat dia diberikan pilihan jam minum obat pada sebelum atau sesudah makan dan pasien tersebut menjawab sesudah makan. Apabila disuguhkan hanya frasa tersebut maka seorang tidak akan paham apa maksud dari perkataan tersebut. sehingga dapat  disimpulkan bahwa frasa “sesudah makan” merupakan frasa nominal yang bisa  mewaili ciri linguistik dari bahasa lisan jenis frasa s</w:t>
      </w:r>
      <w:r>
        <w:t>ederhana.</w:t>
      </w:r>
    </w:p>
    <w:p w:rsidR="00570CF1" w:rsidRPr="00570CF1" w:rsidRDefault="00570CF1" w:rsidP="00570CF1">
      <w:pPr>
        <w:spacing w:before="288"/>
        <w:jc w:val="both"/>
        <w:rPr>
          <w:b/>
        </w:rPr>
      </w:pPr>
      <w:r w:rsidRPr="00570CF1">
        <w:rPr>
          <w:b/>
        </w:rPr>
        <w:t xml:space="preserve">Kalimat </w:t>
      </w:r>
      <w:r>
        <w:rPr>
          <w:b/>
        </w:rPr>
        <w:t>y</w:t>
      </w:r>
      <w:r w:rsidRPr="00570CF1">
        <w:rPr>
          <w:b/>
        </w:rPr>
        <w:t>ang Sering Diulang</w:t>
      </w:r>
    </w:p>
    <w:p w:rsidR="00570CF1" w:rsidRDefault="00570CF1" w:rsidP="00570CF1">
      <w:pPr>
        <w:spacing w:before="288"/>
        <w:ind w:firstLine="360"/>
        <w:jc w:val="both"/>
      </w:pPr>
      <w:r w:rsidRPr="000514F5">
        <w:t>Ciri linguistik selanjutnya pada bahasa lisan adalah terdapat kalimat yang sering diulang, ada berbagai macam faktor yang mengakibatk</w:t>
      </w:r>
      <w:r>
        <w:t>an ciri linguistik ini terjadi.</w:t>
      </w:r>
    </w:p>
    <w:p w:rsidR="00570CF1" w:rsidRDefault="00570CF1" w:rsidP="00570CF1">
      <w:pPr>
        <w:spacing w:before="288"/>
        <w:ind w:left="360"/>
        <w:jc w:val="both"/>
      </w:pPr>
      <w:r w:rsidRPr="000514F5">
        <w:t xml:space="preserve">Apoteker: yang pertama itu ada obat darah tinggi ya, </w:t>
      </w:r>
      <w:r w:rsidRPr="000514F5">
        <w:rPr>
          <w:b/>
        </w:rPr>
        <w:t>yang ini, nah yang ini</w:t>
      </w:r>
    </w:p>
    <w:p w:rsidR="00570CF1" w:rsidRDefault="00570CF1" w:rsidP="00570CF1">
      <w:pPr>
        <w:spacing w:before="288"/>
        <w:ind w:firstLine="360"/>
        <w:jc w:val="both"/>
      </w:pPr>
      <w:r w:rsidRPr="000514F5">
        <w:t xml:space="preserve">Data pertama datang dari transkripsi 1 yaitu terletak pada kata “ yang ini”. Kata “yang ini” dikataka oleh sang apoteker yang kemudian dulang karena pada saat berbicara apoteker mencari obat yang sesuai dengan obat apa yang akan dibicarakan. Oleh sebab itu dapat disimpulkan bahwa kata “yang ini” merupakan ciri linguistik dari bahasa lisan karena kata </w:t>
      </w:r>
      <w:r>
        <w:t>tersebut mengalami pengulangan.</w:t>
      </w:r>
    </w:p>
    <w:p w:rsidR="00570CF1" w:rsidRDefault="00570CF1" w:rsidP="00570CF1">
      <w:pPr>
        <w:spacing w:before="288"/>
        <w:ind w:firstLine="360"/>
        <w:jc w:val="both"/>
      </w:pPr>
      <w:r w:rsidRPr="000514F5">
        <w:t>Pasien</w:t>
      </w:r>
      <w:r w:rsidRPr="000514F5">
        <w:rPr>
          <w:b/>
        </w:rPr>
        <w:t>: boleh boleh</w:t>
      </w:r>
    </w:p>
    <w:p w:rsidR="00570CF1" w:rsidRDefault="00570CF1" w:rsidP="00570CF1">
      <w:pPr>
        <w:spacing w:before="288"/>
        <w:ind w:firstLine="360"/>
        <w:jc w:val="both"/>
      </w:pPr>
      <w:r w:rsidRPr="000514F5">
        <w:t xml:space="preserve">Data kedua dari salah satu ciri linguistik bahasa lisan dari pengualangan adalah pada  kata “boleh”. Karena hanya satu kata yang diulang bukan berarti ini termasuk reduplikasi karena dalam KBBI tidak terdapat model reduplikasi dari kata boleh yang tidak melibatkan afiks, sufiks maupun prefiks. Sehingga dapat disimpulkan bahwa kata “boleh” yang dikatakan oleh pasien merupakan data dari ciri linguistik pengulangan yang menandakan bahwa pasien dan apteker </w:t>
      </w:r>
      <w:r>
        <w:t>benar menggunakan bahasa lisan.</w:t>
      </w:r>
    </w:p>
    <w:p w:rsidR="00570CF1" w:rsidRDefault="00570CF1" w:rsidP="00570CF1">
      <w:pPr>
        <w:spacing w:before="288"/>
        <w:ind w:left="360"/>
        <w:jc w:val="both"/>
      </w:pPr>
      <w:r w:rsidRPr="000514F5">
        <w:t xml:space="preserve">Apoteker: </w:t>
      </w:r>
      <w:r w:rsidRPr="000514F5">
        <w:rPr>
          <w:b/>
        </w:rPr>
        <w:t>obat gulanya, gulanya</w:t>
      </w:r>
      <w:r w:rsidRPr="000514F5">
        <w:t xml:space="preserve"> setelah satu </w:t>
      </w:r>
      <w:r>
        <w:t>suapan saat makan nasi ya bu ya</w:t>
      </w:r>
    </w:p>
    <w:p w:rsidR="00570CF1" w:rsidRDefault="00570CF1" w:rsidP="00570CF1">
      <w:pPr>
        <w:spacing w:before="288"/>
        <w:ind w:firstLine="360"/>
        <w:jc w:val="both"/>
      </w:pPr>
      <w:r w:rsidRPr="000514F5">
        <w:t xml:space="preserve">Data ketiga dari ciri linguistik bahasa lisan datang dari trankripsi 2 terletak pada kata “gulanya” kata gulanganya diulang karena pada saat tersebut sang apoteker sedang </w:t>
      </w:r>
      <w:r w:rsidRPr="000514F5">
        <w:lastRenderedPageBreak/>
        <w:t>mencari obat gula darah sang pasien sehingga sang apoteker membutuhkan watu dan merasa perlu mengulang kata “gulaya” dengan tujuan agar si pasien paham atau mengetahui bahwa wujud dari obat gula adalah yang ditunjukkan oleh apoteker sebelumnya. Dan dapat disimpulkan bahwa pengulangan pada kata “gulanya” merupakan salah satu bentuk data dari ciri linguistik bahas</w:t>
      </w:r>
      <w:r>
        <w:t>a lisan dari jenis pengulangan.</w:t>
      </w:r>
    </w:p>
    <w:p w:rsidR="00570CF1" w:rsidRPr="00570CF1" w:rsidRDefault="00570CF1" w:rsidP="00570CF1">
      <w:pPr>
        <w:spacing w:before="288"/>
        <w:jc w:val="both"/>
        <w:rPr>
          <w:b/>
        </w:rPr>
      </w:pPr>
      <w:r w:rsidRPr="00570CF1">
        <w:rPr>
          <w:b/>
        </w:rPr>
        <w:t xml:space="preserve">Bahasa </w:t>
      </w:r>
      <w:r>
        <w:rPr>
          <w:b/>
        </w:rPr>
        <w:t>t</w:t>
      </w:r>
      <w:r w:rsidRPr="00570CF1">
        <w:rPr>
          <w:b/>
        </w:rPr>
        <w:t>idak Baku</w:t>
      </w:r>
    </w:p>
    <w:p w:rsidR="00570CF1" w:rsidRDefault="00570CF1" w:rsidP="00570CF1">
      <w:pPr>
        <w:spacing w:before="288"/>
        <w:ind w:firstLine="360"/>
        <w:jc w:val="both"/>
      </w:pPr>
      <w:r w:rsidRPr="000514F5">
        <w:t>Ciri linguistik terakhir dari bahasa lisan ialah bahasa yang digunakan tidak baku, bahasa melliputi kata atau frasa bahkan bisa saja kesel</w:t>
      </w:r>
      <w:r>
        <w:t>uruhan kalimat yang tidak baku.</w:t>
      </w:r>
    </w:p>
    <w:p w:rsidR="00570CF1" w:rsidRDefault="00570CF1" w:rsidP="00570CF1">
      <w:pPr>
        <w:spacing w:before="288"/>
        <w:ind w:firstLine="360"/>
        <w:jc w:val="both"/>
      </w:pPr>
      <w:r w:rsidRPr="00AB2544">
        <w:t>Apoteker:</w:t>
      </w:r>
      <w:r w:rsidRPr="000514F5">
        <w:rPr>
          <w:b/>
        </w:rPr>
        <w:t xml:space="preserve"> ngobrol-ngobrol</w:t>
      </w:r>
      <w:r>
        <w:t xml:space="preserve"> ya</w:t>
      </w:r>
    </w:p>
    <w:p w:rsidR="00570CF1" w:rsidRDefault="00570CF1" w:rsidP="00570CF1">
      <w:pPr>
        <w:spacing w:before="288"/>
        <w:ind w:firstLine="360"/>
        <w:jc w:val="both"/>
      </w:pPr>
      <w:r>
        <w:t>Data pertama</w:t>
      </w:r>
      <w:r w:rsidRPr="000514F5">
        <w:t xml:space="preserve"> ialah pada ta ‘ngobrol’ dalam KBBI kata ngobrol tidak ditemukan. Kata asli yang seharusnya diucapkan oleh apoteker adalah “mengobrol” dari asal kata “obrol” mengobrol adalah bentuk kata kerja dengan mengalami imbuhan MeN-. Sehingga dapat disimpulkan bahwa kata “n</w:t>
      </w:r>
      <w:r>
        <w:t>gobrol” adalah kata tidak baku.</w:t>
      </w:r>
    </w:p>
    <w:p w:rsidR="00570CF1" w:rsidRDefault="00570CF1" w:rsidP="00570CF1">
      <w:pPr>
        <w:spacing w:before="288"/>
        <w:ind w:left="360"/>
        <w:jc w:val="both"/>
      </w:pPr>
      <w:r w:rsidRPr="000514F5">
        <w:t xml:space="preserve">Apoteker: trus setelah minum itu </w:t>
      </w:r>
      <w:r w:rsidRPr="000514F5">
        <w:rPr>
          <w:b/>
        </w:rPr>
        <w:t>gimana</w:t>
      </w:r>
      <w:r>
        <w:t xml:space="preserve">  rasanya?</w:t>
      </w:r>
    </w:p>
    <w:p w:rsidR="00570CF1" w:rsidRDefault="00570CF1" w:rsidP="00570CF1">
      <w:pPr>
        <w:spacing w:before="288"/>
        <w:ind w:firstLine="360"/>
        <w:jc w:val="both"/>
      </w:pPr>
      <w:r w:rsidRPr="000514F5">
        <w:t xml:space="preserve">Data kedua </w:t>
      </w:r>
      <w:r>
        <w:rPr>
          <w:lang w:val="en-US"/>
        </w:rPr>
        <w:t xml:space="preserve">dari perkataan apoteker terletak pada </w:t>
      </w:r>
      <w:r w:rsidRPr="000514F5">
        <w:t>kata “gimana”. Dalam KBBI kata “gimana” tidak ditemukan, kata tidak baku “gimana” ialah kata tanya yang menanyakan tentang proses, cara dan sebagainya. Sama halnya dengan kata “bagaimana”. Kata bagaimana seharusnya digunakan oleh apoteker untuk menanyakan kepada pasiennya karena kata yang baku ya</w:t>
      </w:r>
      <w:r>
        <w:t>itu “bagaimana” bukan “gimana”.</w:t>
      </w:r>
    </w:p>
    <w:p w:rsidR="00570CF1" w:rsidRDefault="00570CF1" w:rsidP="00570CF1">
      <w:pPr>
        <w:spacing w:before="288"/>
        <w:ind w:left="360"/>
        <w:jc w:val="both"/>
      </w:pPr>
      <w:r w:rsidRPr="000514F5">
        <w:t xml:space="preserve">Apoteker: oh tensinya tinggi, </w:t>
      </w:r>
      <w:r w:rsidRPr="000514F5">
        <w:rPr>
          <w:b/>
        </w:rPr>
        <w:t>dijelasin</w:t>
      </w:r>
      <w:r>
        <w:t xml:space="preserve"> cara minum obatnya?</w:t>
      </w:r>
    </w:p>
    <w:p w:rsidR="00570CF1" w:rsidRDefault="00570CF1" w:rsidP="00570CF1">
      <w:pPr>
        <w:spacing w:before="288"/>
        <w:ind w:firstLine="360"/>
        <w:jc w:val="both"/>
      </w:pPr>
      <w:r w:rsidRPr="000514F5">
        <w:t xml:space="preserve">Data ketiga dari transkripsi satu sebagai salah satu ciri linguistik bahasa lisan ialah menggunakan kata tidak baku. Pada data ketiga terdapat pada kata “dijelasin”. Kata “dijelasin” tidak ditemukan di KBBI sehingga kata yang tidak ditemukan pada KBBI dapat dipastikan bahwa bahasa tersebut tidak baku. Seharusnya sang apoteker menggunakan kata “dijelaskan”. </w:t>
      </w:r>
    </w:p>
    <w:p w:rsidR="00570CF1" w:rsidRDefault="00570CF1" w:rsidP="00570CF1">
      <w:pPr>
        <w:spacing w:before="288"/>
        <w:ind w:firstLine="360"/>
        <w:jc w:val="both"/>
      </w:pPr>
      <w:r w:rsidRPr="000514F5">
        <w:t xml:space="preserve">Dari asal kata “jelas” yang kemudian mengalami imbuhan “di-kan”. Dalam rumus bahasa Indonesia tidak ada rumus imbuhan dengan mode “di-in”. disimpulkan bahwa kata baku yang seharusnya dituturkan oleh apoteker </w:t>
      </w:r>
      <w:r>
        <w:t>“dijelaskan” bukan “dijelasin”.</w:t>
      </w:r>
    </w:p>
    <w:p w:rsidR="00570CF1" w:rsidRDefault="00570CF1" w:rsidP="00570CF1">
      <w:pPr>
        <w:spacing w:before="288"/>
        <w:ind w:firstLine="360"/>
        <w:jc w:val="both"/>
      </w:pPr>
      <w:r w:rsidRPr="000514F5">
        <w:t xml:space="preserve">Pasien: </w:t>
      </w:r>
      <w:r w:rsidRPr="000514F5">
        <w:rPr>
          <w:b/>
        </w:rPr>
        <w:t>nggak</w:t>
      </w:r>
      <w:r>
        <w:t xml:space="preserve"> </w:t>
      </w:r>
    </w:p>
    <w:p w:rsidR="00570CF1" w:rsidRDefault="00570CF1" w:rsidP="00570CF1">
      <w:pPr>
        <w:spacing w:before="288"/>
        <w:ind w:firstLine="360"/>
        <w:jc w:val="both"/>
      </w:pPr>
      <w:r>
        <w:t>Data keempat</w:t>
      </w:r>
      <w:r w:rsidRPr="000514F5">
        <w:t xml:space="preserve"> yaitu pada kata “nggak” dalam KBBI kata “nggak tidak ditemukan. Yang ditemukan adalah kata “tidak” merupakan partikel yang digunakan untun mewakili penolakan, menyangkalan akan suatu hal. Pada kegiatan bahasa tulis kata ini tidak ditemukan. Karena ciri linguistik bahasa tulis pasti menggunakan kata baku sedangkan bahasa lisan memiliki ciri menggunakan bahasa tidak baku. Jika pada proses konsultasi </w:t>
      </w:r>
      <w:r w:rsidRPr="000514F5">
        <w:lastRenderedPageBreak/>
        <w:t>seharusnya pasien menggunakan kata “tidak” bukan “nggak” ka</w:t>
      </w:r>
      <w:r>
        <w:t>rena bahasa baku yaitu “tidak”.</w:t>
      </w:r>
    </w:p>
    <w:p w:rsidR="00570CF1" w:rsidRDefault="00570CF1" w:rsidP="00570CF1">
      <w:pPr>
        <w:spacing w:before="288"/>
        <w:ind w:left="360"/>
        <w:jc w:val="both"/>
      </w:pPr>
      <w:r w:rsidRPr="000514F5">
        <w:t xml:space="preserve">Apoteker: ibu ada minum obat kolestrol </w:t>
      </w:r>
      <w:r w:rsidRPr="000514F5">
        <w:rPr>
          <w:b/>
        </w:rPr>
        <w:t>ga</w:t>
      </w:r>
      <w:r>
        <w:t xml:space="preserve"> di rumah?</w:t>
      </w:r>
    </w:p>
    <w:p w:rsidR="00570CF1" w:rsidRDefault="00570CF1" w:rsidP="00570CF1">
      <w:pPr>
        <w:spacing w:after="0" w:line="276" w:lineRule="auto"/>
        <w:jc w:val="both"/>
      </w:pPr>
      <w:r w:rsidRPr="000514F5">
        <w:t>Data kelima pada ciri linguistik dari bahasa  lisan yaitu bahasa  yang digunakan tidak baku terdapat pada data keempat di transkripsi 2 terletak pada kata “ga” hampir sama dengan data ketiga yaitu kata baku yang harusnya digunakan adalah kata “tidak”. Kata “tidak” adalah partikel yang digunakan untuk mewakilkan kata pengingkaran dan penolakan. Jadi sapat disimpulkan bahwa kata “ga” adalah kata tidak baku yang menggambarkan bahwa pasien dan apoteker menggunakan bahasa lisan pada saat konseling dengan pembuktian kata yang digunakan adalah kata yang tidak baku.</w:t>
      </w:r>
    </w:p>
    <w:p w:rsidR="00570CF1" w:rsidRDefault="00570CF1" w:rsidP="00570CF1">
      <w:pPr>
        <w:spacing w:before="288"/>
        <w:ind w:firstLine="720"/>
        <w:jc w:val="both"/>
        <w:rPr>
          <w:bCs/>
          <w:w w:val="105"/>
          <w:lang w:val="en-US"/>
        </w:rPr>
      </w:pPr>
      <w:r w:rsidRPr="000218F0">
        <w:rPr>
          <w:bCs/>
          <w:w w:val="105"/>
          <w:lang w:val="en-US"/>
        </w:rPr>
        <w:t xml:space="preserve">Dalam menyampaikan suatu dalam komunikasi dapat diutarakan dengan dua </w:t>
      </w:r>
      <w:proofErr w:type="gramStart"/>
      <w:r w:rsidRPr="000218F0">
        <w:rPr>
          <w:bCs/>
          <w:w w:val="105"/>
          <w:lang w:val="en-US"/>
        </w:rPr>
        <w:t>cara</w:t>
      </w:r>
      <w:proofErr w:type="gramEnd"/>
      <w:r w:rsidRPr="000218F0">
        <w:rPr>
          <w:bCs/>
          <w:w w:val="105"/>
          <w:lang w:val="en-US"/>
        </w:rPr>
        <w:t xml:space="preserve"> yaitu bahasa lisan dan bahasa tulis.</w:t>
      </w:r>
      <w:r>
        <w:rPr>
          <w:bCs/>
          <w:w w:val="105"/>
          <w:lang w:val="en-US"/>
        </w:rPr>
        <w:t xml:space="preserve"> </w:t>
      </w:r>
      <w:r w:rsidRPr="000218F0">
        <w:rPr>
          <w:bCs/>
          <w:w w:val="105"/>
          <w:lang w:val="en-US"/>
        </w:rPr>
        <w:t xml:space="preserve">Pada penelitian ini </w:t>
      </w:r>
      <w:proofErr w:type="gramStart"/>
      <w:r w:rsidRPr="000218F0">
        <w:rPr>
          <w:bCs/>
          <w:w w:val="105"/>
          <w:lang w:val="en-US"/>
        </w:rPr>
        <w:t>akan</w:t>
      </w:r>
      <w:proofErr w:type="gramEnd"/>
      <w:r w:rsidRPr="000218F0">
        <w:rPr>
          <w:bCs/>
          <w:w w:val="105"/>
          <w:lang w:val="en-US"/>
        </w:rPr>
        <w:t xml:space="preserve"> terfokus pada penggunaan bahasa lisan yang digunakan oleh apoteker dan pasien di puskesmas Sukabumi pada tahun 2020 yang termasuk pad</w:t>
      </w:r>
      <w:r>
        <w:rPr>
          <w:bCs/>
          <w:w w:val="105"/>
          <w:lang w:val="en-US"/>
        </w:rPr>
        <w:t>a ciri linguistik bahasa lisan.</w:t>
      </w:r>
    </w:p>
    <w:p w:rsidR="00570CF1" w:rsidRDefault="00570CF1" w:rsidP="00570CF1">
      <w:pPr>
        <w:spacing w:before="288"/>
        <w:ind w:firstLine="720"/>
        <w:jc w:val="both"/>
        <w:rPr>
          <w:bCs/>
          <w:w w:val="105"/>
          <w:lang w:val="en-US"/>
        </w:rPr>
      </w:pPr>
      <w:r w:rsidRPr="000218F0">
        <w:rPr>
          <w:bCs/>
          <w:w w:val="105"/>
          <w:lang w:val="en-US"/>
        </w:rPr>
        <w:t>Dari hasil analisis data mengenai bahasa lisan yang digunakan oleh apoteker da</w:t>
      </w:r>
      <w:r w:rsidR="001D1D8E">
        <w:rPr>
          <w:bCs/>
          <w:w w:val="105"/>
          <w:lang w:val="en-US"/>
        </w:rPr>
        <w:t xml:space="preserve">n pasien terdapat tujuan </w:t>
      </w:r>
      <w:r w:rsidRPr="000218F0">
        <w:rPr>
          <w:bCs/>
          <w:w w:val="105"/>
          <w:lang w:val="en-US"/>
        </w:rPr>
        <w:t>sebagai berikut</w:t>
      </w:r>
      <w:r>
        <w:rPr>
          <w:bCs/>
          <w:w w:val="105"/>
          <w:lang w:val="en-US"/>
        </w:rPr>
        <w:t>:</w:t>
      </w:r>
    </w:p>
    <w:p w:rsidR="00570CF1" w:rsidRDefault="00570CF1" w:rsidP="00570CF1">
      <w:pPr>
        <w:spacing w:before="288"/>
        <w:ind w:firstLine="720"/>
        <w:jc w:val="both"/>
        <w:rPr>
          <w:bCs/>
          <w:w w:val="105"/>
          <w:lang w:val="en-US"/>
        </w:rPr>
      </w:pPr>
      <w:r w:rsidRPr="00DC0700">
        <w:rPr>
          <w:bCs/>
          <w:i/>
          <w:w w:val="105"/>
          <w:lang w:val="en-US"/>
        </w:rPr>
        <w:t>Pertama</w:t>
      </w:r>
      <w:r>
        <w:rPr>
          <w:bCs/>
          <w:w w:val="105"/>
          <w:lang w:val="en-US"/>
        </w:rPr>
        <w:t xml:space="preserve">: kalimat tidak lengkap. </w:t>
      </w:r>
      <w:r w:rsidRPr="000218F0">
        <w:rPr>
          <w:bCs/>
          <w:w w:val="105"/>
          <w:lang w:val="en-US"/>
        </w:rPr>
        <w:t>Penggungaan kalimat tidak lengkap dengan menghilangkan fungsi subjek, predikat dan objek. Hal ini karena pada saat proses penggunaan bahasa lisan, terdapat unsur-unsur nonlinguistik pendukungnya, yaitu tergantung tinggi rendahnya into</w:t>
      </w:r>
      <w:r>
        <w:rPr>
          <w:bCs/>
          <w:w w:val="105"/>
          <w:lang w:val="en-US"/>
        </w:rPr>
        <w:t>nasi suara lawan (Januar, 2014)</w:t>
      </w:r>
    </w:p>
    <w:p w:rsidR="00570CF1" w:rsidRDefault="00570CF1" w:rsidP="00570CF1">
      <w:pPr>
        <w:spacing w:before="288"/>
        <w:ind w:firstLine="720"/>
        <w:jc w:val="both"/>
        <w:rPr>
          <w:bCs/>
          <w:w w:val="105"/>
          <w:lang w:val="en-US"/>
        </w:rPr>
      </w:pPr>
      <w:r w:rsidRPr="00DC0700">
        <w:rPr>
          <w:bCs/>
          <w:i/>
          <w:w w:val="105"/>
          <w:lang w:val="en-US"/>
        </w:rPr>
        <w:t>Kedua</w:t>
      </w:r>
      <w:r>
        <w:rPr>
          <w:bCs/>
          <w:w w:val="105"/>
          <w:lang w:val="en-US"/>
        </w:rPr>
        <w:t xml:space="preserve">: frasa-frasa sederhana. </w:t>
      </w:r>
      <w:r w:rsidRPr="000218F0">
        <w:rPr>
          <w:bCs/>
          <w:w w:val="105"/>
          <w:lang w:val="en-US"/>
        </w:rPr>
        <w:t>Hal ini sering muncul karena jika menggunakan bahasa lisan cukup untuk menjawab kata yang ditanyakan atau dinyatakan oleh lawan tutur sehingga pengulangan tida</w:t>
      </w:r>
      <w:r>
        <w:rPr>
          <w:bCs/>
          <w:w w:val="105"/>
          <w:lang w:val="en-US"/>
        </w:rPr>
        <w:t>k diperlukan dalam bahasa lisan</w:t>
      </w:r>
    </w:p>
    <w:p w:rsidR="00570CF1" w:rsidRDefault="00570CF1" w:rsidP="00570CF1">
      <w:pPr>
        <w:spacing w:before="288"/>
        <w:ind w:firstLine="720"/>
        <w:jc w:val="both"/>
        <w:rPr>
          <w:bCs/>
          <w:w w:val="105"/>
          <w:lang w:val="en-US"/>
        </w:rPr>
      </w:pPr>
      <w:r w:rsidRPr="00DC0700">
        <w:rPr>
          <w:bCs/>
          <w:i/>
          <w:w w:val="105"/>
          <w:lang w:val="en-US"/>
        </w:rPr>
        <w:t>Ketiga</w:t>
      </w:r>
      <w:r>
        <w:rPr>
          <w:bCs/>
          <w:w w:val="105"/>
          <w:lang w:val="en-US"/>
        </w:rPr>
        <w:t xml:space="preserve">: kalimat sering diulang. </w:t>
      </w:r>
      <w:r w:rsidRPr="000218F0">
        <w:rPr>
          <w:bCs/>
          <w:w w:val="105"/>
          <w:lang w:val="en-US"/>
        </w:rPr>
        <w:t>Kalimat sering diulang karena pada proses menggunakan bahasa lisan pengguna atau penutur bisa saja sedang berfikir kalimat yang cocok atau pas untuk digunakan untuk melanjutkan pembicaraannya. (Januar, 20</w:t>
      </w:r>
      <w:r>
        <w:rPr>
          <w:bCs/>
          <w:w w:val="105"/>
          <w:lang w:val="en-US"/>
        </w:rPr>
        <w:t>14)</w:t>
      </w:r>
    </w:p>
    <w:p w:rsidR="000A1683" w:rsidRDefault="00570CF1" w:rsidP="00570CF1">
      <w:pPr>
        <w:spacing w:before="288"/>
        <w:ind w:firstLine="720"/>
        <w:jc w:val="both"/>
        <w:rPr>
          <w:bCs/>
          <w:w w:val="105"/>
          <w:lang w:val="en-US"/>
        </w:rPr>
      </w:pPr>
      <w:r w:rsidRPr="00DC0700">
        <w:rPr>
          <w:bCs/>
          <w:i/>
          <w:w w:val="105"/>
          <w:lang w:val="en-US"/>
        </w:rPr>
        <w:t>Keempat</w:t>
      </w:r>
      <w:r>
        <w:rPr>
          <w:bCs/>
          <w:w w:val="105"/>
          <w:lang w:val="en-US"/>
        </w:rPr>
        <w:t xml:space="preserve">: kata tidak </w:t>
      </w:r>
      <w:proofErr w:type="gramStart"/>
      <w:r>
        <w:rPr>
          <w:bCs/>
          <w:w w:val="105"/>
          <w:lang w:val="en-US"/>
        </w:rPr>
        <w:t>baku</w:t>
      </w:r>
      <w:proofErr w:type="gramEnd"/>
      <w:r>
        <w:rPr>
          <w:bCs/>
          <w:w w:val="105"/>
          <w:lang w:val="en-US"/>
        </w:rPr>
        <w:t xml:space="preserve">. </w:t>
      </w:r>
      <w:r w:rsidRPr="000218F0">
        <w:rPr>
          <w:bCs/>
          <w:w w:val="105"/>
          <w:lang w:val="en-US"/>
        </w:rPr>
        <w:t xml:space="preserve">Kata tidak </w:t>
      </w:r>
      <w:proofErr w:type="gramStart"/>
      <w:r w:rsidRPr="000218F0">
        <w:rPr>
          <w:bCs/>
          <w:w w:val="105"/>
          <w:lang w:val="en-US"/>
        </w:rPr>
        <w:t>baku</w:t>
      </w:r>
      <w:proofErr w:type="gramEnd"/>
      <w:r w:rsidRPr="000218F0">
        <w:rPr>
          <w:bCs/>
          <w:w w:val="105"/>
          <w:lang w:val="en-US"/>
        </w:rPr>
        <w:t xml:space="preserve"> dilakukan atau digunakan oleh seorang penutur karena telah biasa menggunakan bahasa tersebut sehingga bermula pada bahasa memiliki sifat arbitrer, oleh sebab itu bahasa yang digunakan tergantung dengan kebiasaan yang digunakan oleh penutur sendiri bahkan bisa juga dipengaruhi oleh masyarakat</w:t>
      </w:r>
      <w:r>
        <w:rPr>
          <w:bCs/>
          <w:w w:val="105"/>
          <w:lang w:val="en-US"/>
        </w:rPr>
        <w:t xml:space="preserve"> </w:t>
      </w:r>
      <w:r w:rsidRPr="000218F0">
        <w:rPr>
          <w:bCs/>
          <w:w w:val="105"/>
          <w:lang w:val="en-US"/>
        </w:rPr>
        <w:t>(Setyawan et al., 2014).</w:t>
      </w:r>
    </w:p>
    <w:p w:rsidR="006A25D1" w:rsidRPr="00570CF1" w:rsidRDefault="006A25D1" w:rsidP="00570CF1">
      <w:pPr>
        <w:spacing w:before="288"/>
        <w:ind w:firstLine="720"/>
        <w:jc w:val="both"/>
        <w:rPr>
          <w:bCs/>
          <w:w w:val="105"/>
          <w:lang w:val="en-US"/>
        </w:rPr>
      </w:pPr>
      <w:r>
        <w:rPr>
          <w:bCs/>
          <w:w w:val="105"/>
          <w:lang w:val="en-US"/>
        </w:rPr>
        <w:t>Dapat disimpulkan dalam penelitian ini menjabarkan ciri linguistik dalam bahasa lisan</w:t>
      </w:r>
      <w:r w:rsidR="00E475C5">
        <w:rPr>
          <w:bCs/>
          <w:w w:val="105"/>
          <w:lang w:val="en-US"/>
        </w:rPr>
        <w:t xml:space="preserve"> yaitu terdapat kalimat tidak lengkap, frasa-frasa sederhana, kalimat sering diulang dan kata tidak </w:t>
      </w:r>
      <w:proofErr w:type="gramStart"/>
      <w:r w:rsidR="00E475C5">
        <w:rPr>
          <w:bCs/>
          <w:w w:val="105"/>
          <w:lang w:val="en-US"/>
        </w:rPr>
        <w:t>baku</w:t>
      </w:r>
      <w:proofErr w:type="gramEnd"/>
      <w:r w:rsidR="00E475C5">
        <w:rPr>
          <w:bCs/>
          <w:w w:val="105"/>
          <w:lang w:val="en-US"/>
        </w:rPr>
        <w:t>. B</w:t>
      </w:r>
      <w:r>
        <w:rPr>
          <w:bCs/>
          <w:w w:val="105"/>
          <w:lang w:val="en-US"/>
        </w:rPr>
        <w:t xml:space="preserve">erbeda dengan penelitian sebelumnya yang dilakukan oleh </w:t>
      </w:r>
      <w:r>
        <w:rPr>
          <w:bCs/>
          <w:noProof/>
          <w:w w:val="105"/>
          <w:lang w:val="en-US"/>
        </w:rPr>
        <w:t>Setyawan et al.</w:t>
      </w:r>
      <w:r>
        <w:rPr>
          <w:bCs/>
          <w:w w:val="105"/>
          <w:lang w:val="en-US"/>
        </w:rPr>
        <w:t xml:space="preserve"> </w:t>
      </w:r>
      <w:r>
        <w:rPr>
          <w:bCs/>
          <w:w w:val="105"/>
          <w:lang w:val="en-US"/>
        </w:rPr>
        <w:fldChar w:fldCharType="begin" w:fldLock="1"/>
      </w:r>
      <w:r w:rsidR="00E475C5">
        <w:rPr>
          <w:bCs/>
          <w:w w:val="105"/>
          <w:lang w:val="en-US"/>
        </w:rPr>
        <w:instrText>ADDIN CSL_CITATION {"citationItems":[{"id":"ITEM-1","itemData":{"abstract":"Masalah yang dibahas dalam penelitian ini adalah penggunaan bahasa lisan dalam kegiatan pembelajaran pada siswa kelas XI SMA Negeri 1 Sekincau tahun pelajaran 2013/2014. Penelitian ini bertujuan untuk mendeskripsikan penggunaan bahasa lisan dalam kegiatan pembelajaran siswa kelas XI SMA Negeri 1 Sekincau tahun pelajaran 2013/2014. Metode penelitian yang digunakan dalam penelitian ini adalah metode deskriptif kualitatif. Teknik pengumpulan data menggunakan teknik pengamatan dan rekaman. Sumber data pada penelitian ini adalah percakapan di kelas dalam proses kegiatan belajar-mengajar pada kelas XI SMA Negeri 1 Sekincau. Hasil penelitian ini menunjukkan bahwa penggunaan bahasa lisan dalam kegiatan pembelajaran pada siswa SMA Negeri 1 Sekincau terdiri atas empat aspek ragam lisan resmi yaitu bentuk kata sebanyak 25 kata, pilihan kata (diksi) sebanyak 12 kata, lafal sebanyak 4 kata, dan kalimat efektif sebanyak 10 kalimat.","author":[{"dropping-particle":"","family":"Setyawan","given":"Andre","non-dropping-particle":"","parse-names":false,"suffix":""},{"dropping-particle":"","family":"Suyanto","given":"Edi","non-dropping-particle":"","parse-names":false,"suffix":""},{"dropping-particle":"","family":"Agustina","given":"Eka Sofia","non-dropping-particle":"","parse-names":false,"suffix":""}],"container-title":"Jurnal Kata (Bahasa, Sastra, dan Pembelajarannya)","id":"ITEM-1","issued":{"date-parts":[["2014"]]},"page":"1-9","title":"Bahasa Lisan Dalam Kegiatan Pembelajaran Siswa Kelas Xi Sma Negeri I Sekincau","type":"article-journal"},"uris":["http://www.mendeley.com/documents/?uuid=c7ddbf43-e047-4e20-84e7-9af203fb236c"]}],"mendeley":{"formattedCitation":"(Setyawan et al., 2014)","manualFormatting":"(2014)","plainTextFormattedCitation":"(Setyawan et al., 2014)","previouslyFormattedCitation":"(Setyawan et al., 2014)"},"properties":{"noteIndex":0},"schema":"https://github.com/citation-style-language/schema/raw/master/csl-citation.json"}</w:instrText>
      </w:r>
      <w:r>
        <w:rPr>
          <w:bCs/>
          <w:w w:val="105"/>
          <w:lang w:val="en-US"/>
        </w:rPr>
        <w:fldChar w:fldCharType="separate"/>
      </w:r>
      <w:r w:rsidRPr="006A25D1">
        <w:rPr>
          <w:bCs/>
          <w:noProof/>
          <w:w w:val="105"/>
          <w:lang w:val="en-US"/>
        </w:rPr>
        <w:t>(2014)</w:t>
      </w:r>
      <w:r>
        <w:rPr>
          <w:bCs/>
          <w:w w:val="105"/>
          <w:lang w:val="en-US"/>
        </w:rPr>
        <w:fldChar w:fldCharType="end"/>
      </w:r>
      <w:r>
        <w:rPr>
          <w:bCs/>
          <w:w w:val="105"/>
          <w:lang w:val="en-US"/>
        </w:rPr>
        <w:t xml:space="preserve"> mengenai bahasa lisan pada kegiatan pembelajaran di sekolah</w:t>
      </w:r>
      <w:r w:rsidR="00E475C5">
        <w:rPr>
          <w:bCs/>
          <w:w w:val="105"/>
          <w:lang w:val="en-US"/>
        </w:rPr>
        <w:t xml:space="preserve"> tidak menjabarkan mengenai ciri linguistik, akan tetapi hasil </w:t>
      </w:r>
      <w:r w:rsidR="00E475C5">
        <w:rPr>
          <w:bCs/>
          <w:w w:val="105"/>
          <w:lang w:val="en-US"/>
        </w:rPr>
        <w:lastRenderedPageBreak/>
        <w:t>yang didapat berupa beberapa pil</w:t>
      </w:r>
      <w:r>
        <w:rPr>
          <w:bCs/>
          <w:w w:val="105"/>
          <w:lang w:val="en-US"/>
        </w:rPr>
        <w:t xml:space="preserve">ihan kata </w:t>
      </w:r>
      <w:r w:rsidR="00E475C5">
        <w:rPr>
          <w:bCs/>
          <w:w w:val="105"/>
          <w:lang w:val="en-US"/>
        </w:rPr>
        <w:t xml:space="preserve">ragam bahasa lisan resmi yang digunakan terdapat 25 kata. Sama halnya dengan penelitian yang dilakukan oleh </w:t>
      </w:r>
      <w:r w:rsidR="00E475C5">
        <w:rPr>
          <w:bCs/>
          <w:noProof/>
          <w:w w:val="105"/>
          <w:lang w:val="en-US"/>
        </w:rPr>
        <w:t>Aisah, S., &amp; Noviadi</w:t>
      </w:r>
      <w:r w:rsidR="00E475C5">
        <w:rPr>
          <w:bCs/>
          <w:w w:val="105"/>
          <w:lang w:val="en-US"/>
        </w:rPr>
        <w:t xml:space="preserve"> </w:t>
      </w:r>
      <w:r w:rsidR="00E475C5">
        <w:rPr>
          <w:bCs/>
          <w:w w:val="105"/>
          <w:lang w:val="en-US"/>
        </w:rPr>
        <w:fldChar w:fldCharType="begin" w:fldLock="1"/>
      </w:r>
      <w:r w:rsidR="00E475C5">
        <w:rPr>
          <w:bCs/>
          <w:w w:val="105"/>
          <w:lang w:val="en-US"/>
        </w:rPr>
        <w:instrText>ADDIN CSL_CITATION {"citationItems":[{"id":"ITEM-1","itemData":{"abstract":"Munculnya minat penulis melaksanakan penelitian ragam bahasa lisan para pedagang buah pasar Langensari kota Banjar, karena terdapat tiga bahasa yang digunakan pada saat proses jual beli buah pasar Lanensari kota Banjar. Variasi bahasa tersebut diduga terjadi karena daerah ini berbatasan antara Jawa Barat dan Jawa Tengah. Berdasarkan hal itu peneliti ingin mengetahui apakah terdapat ragam bahasa lisan para pedagang dan pembeli buah pasar Langensari kota Banjar. Selain itu, peneliti juga ingin mengetahui jenis dialek apa yang digunakan oleh para pedagang dan pembeli buah pasar Langensari kota Banjar, apakah termasuk ke dalam dialek geografis atau dialek sosial dan apakah dapat dijadikan sebagai bahan ajar menginterpretasi teks cerita ulang biografi di SMA. Tujuan penelitian ini yaitu ingin mendeskripsikan ragam bahasa lisan para pedagang buah pasar Langensari kota Banjar, jenis penelitian ini adalah penelitian kualitatif dan ingin mendeskripsikan apakah analisis ragam bahasa lisan berupa dialek tuturan para pedagang dan pembeli buah pasar Langensari kota Banjar dapat dijadikan bahan ajar menyunting teks negosiasi di SMA. Sumber data dalam penelitian ini yaitu para pedagang dan pembeli buah asar Langensari kota Banjar. Instrumen penelitian ini berupa alat tulis (note book), alat perekam dan lembar analisis. Hasil analisis yang telah dilaksanakan dalam penelitian ini menunjukkan bahwa terdapat ragam bahasa lisan para pedagang buah pasar Langensari kota Banjar. Bukti bahwa adanya ragam bahasa lisan adalah dengan adanya dialek bahasa jawa dan dialek bahasa sunda yang digunakan oleh para pedagang dan pembeli buah pasar Langensari kota banjar. Dialek bahasa jawa dan bahasa sunda terebut ditemukan dialek geografi dan dialek sosial. Jumlah dialek geografi dalam penelitian ini sebanyak 11 kosakata, sedangkan jumlah dialek sosial dalam penelitian ini sebanyak 36 kosakata. Analisis ragam bahasa lisan para pedagang buah pasar Langensari kota Banjar ini dapat dijadikan bahan ajar menginterpretasi makna teks cerita ulang biograf","author":[{"dropping-particle":"","family":"Aisah, S., &amp; Noviadi","given":"A.","non-dropping-particle":"","parse-names":false,"suffix":""}],"container-title":"Literasi: : Jurnal Bahasa dan Sastra Indonesia serta Pembelajarannya","id":"ITEM-1","issue":"1","issued":{"date-parts":[["2018"]]},"page":"83","title":"Ragam Bahasa Lisan Para pedagang Buah Pasar Langensari Kota Banjar","type":"article-journal","volume":"2"},"uris":["http://www.mendeley.com/documents/?uuid=36633706-1dab-49da-9ae8-2ee7e09b3e7b"]}],"mendeley":{"formattedCitation":"(Aisah, S., &amp; Noviadi, 2018)","manualFormatting":"(2018)","plainTextFormattedCitation":"(Aisah, S., &amp; Noviadi, 2018)"},"properties":{"noteIndex":0},"schema":"https://github.com/citation-style-language/schema/raw/master/csl-citation.json"}</w:instrText>
      </w:r>
      <w:r w:rsidR="00E475C5">
        <w:rPr>
          <w:bCs/>
          <w:w w:val="105"/>
          <w:lang w:val="en-US"/>
        </w:rPr>
        <w:fldChar w:fldCharType="separate"/>
      </w:r>
      <w:r w:rsidR="00E475C5">
        <w:rPr>
          <w:bCs/>
          <w:w w:val="105"/>
          <w:lang w:val="en-US"/>
        </w:rPr>
        <w:t>(</w:t>
      </w:r>
      <w:r w:rsidR="00E475C5" w:rsidRPr="00E475C5">
        <w:rPr>
          <w:bCs/>
          <w:noProof/>
          <w:w w:val="105"/>
          <w:lang w:val="en-US"/>
        </w:rPr>
        <w:t>2018)</w:t>
      </w:r>
      <w:r w:rsidR="00E475C5">
        <w:rPr>
          <w:bCs/>
          <w:w w:val="105"/>
          <w:lang w:val="en-US"/>
        </w:rPr>
        <w:fldChar w:fldCharType="end"/>
      </w:r>
      <w:r w:rsidR="00E475C5">
        <w:rPr>
          <w:bCs/>
          <w:w w:val="105"/>
          <w:lang w:val="en-US"/>
        </w:rPr>
        <w:t xml:space="preserve"> ditemukan hasil penelitian dari bahasa lisan yang terdapat pada pedagang buah pasa Langensari, berupa jenis bahasa lisan berisikan dialek jawa dan dialek sunda. Sejauh ini belum terdapat penelitian yang mendeskripsikan ciri linguistik dari bahasa lisan. Sehingga dengan adanya penelitian ini menambah wawasan bagi para pembaca mengenai ciri linguistik dari bahasa lisan.</w:t>
      </w:r>
    </w:p>
    <w:p w:rsidR="00E6485B" w:rsidRPr="00E6485B" w:rsidRDefault="00E6485B" w:rsidP="00E6485B">
      <w:pPr>
        <w:pStyle w:val="Heading1"/>
        <w:ind w:left="0" w:hanging="284"/>
        <w:jc w:val="both"/>
        <w:rPr>
          <w:color w:val="000000"/>
          <w:szCs w:val="24"/>
        </w:rPr>
      </w:pPr>
      <w:r w:rsidRPr="00E6485B">
        <w:t>SIMPULAN </w:t>
      </w:r>
      <w:r w:rsidRPr="00E6485B">
        <w:rPr>
          <w:color w:val="000000"/>
          <w:sz w:val="14"/>
          <w:szCs w:val="14"/>
        </w:rPr>
        <w:t>  </w:t>
      </w:r>
    </w:p>
    <w:p w:rsidR="00570CF1" w:rsidRPr="00570CF1" w:rsidRDefault="00570CF1" w:rsidP="00570CF1">
      <w:pPr>
        <w:pStyle w:val="NormalWeb"/>
        <w:spacing w:after="0" w:line="276" w:lineRule="atLeast"/>
        <w:ind w:firstLine="567"/>
        <w:jc w:val="both"/>
        <w:rPr>
          <w:color w:val="000000"/>
        </w:rPr>
      </w:pPr>
      <w:r w:rsidRPr="00570CF1">
        <w:rPr>
          <w:color w:val="000000"/>
        </w:rPr>
        <w:t>Dilihat dari tujuan penelitian ini adalah mendeskripsikan tindak tutur direktif yang digunakan oleh apoteker pada saat konsultasi dengan pasien di puskesmas sukabumi. Pada teorinya tindak tutur direktif terbagi menjadi 5 jenis yaitu: menyuruh, memohon, menyarankan, menasihati dan menantang. Sedangkan dalam penelitian ini yang ditemukan hanya 4 tindak tutur direktif yaitu dengan jenis: menyuruh, memohon, menyarakan dan menasihati.</w:t>
      </w:r>
    </w:p>
    <w:p w:rsidR="00E6485B" w:rsidRDefault="00570CF1" w:rsidP="00570CF1">
      <w:pPr>
        <w:pStyle w:val="NormalWeb"/>
        <w:spacing w:before="0" w:beforeAutospacing="0" w:after="0" w:afterAutospacing="0" w:line="276" w:lineRule="atLeast"/>
        <w:ind w:firstLine="567"/>
        <w:jc w:val="both"/>
        <w:rPr>
          <w:color w:val="000000"/>
        </w:rPr>
      </w:pPr>
      <w:r w:rsidRPr="00570CF1">
        <w:rPr>
          <w:color w:val="000000"/>
        </w:rPr>
        <w:t>Tujuan kedua penelitian ini adalah mendeskripsikan ciri linguistik bahasa lisan yang ada pada proses konseling antara apoteker dan pasien yaitu diperoleh ciri linguistik berupa kalimat tidak lengkap (tidak menyertakan subjek, objek dan predikat), Frasa-frasa sederhana, beberapa kalimat sering diulang, dan bahasa tidak baku.</w:t>
      </w:r>
    </w:p>
    <w:p w:rsidR="00E6485B" w:rsidRDefault="00570CF1" w:rsidP="00E6485B">
      <w:pPr>
        <w:pStyle w:val="Heading1"/>
        <w:ind w:left="0" w:hanging="284"/>
        <w:jc w:val="both"/>
        <w:rPr>
          <w:color w:val="000000"/>
          <w:szCs w:val="24"/>
        </w:rPr>
      </w:pPr>
      <w:r>
        <w:rPr>
          <w:color w:val="000000"/>
          <w:szCs w:val="24"/>
        </w:rPr>
        <w:t>REFERENSI </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Aisah, S., &amp; Noviadi, A. (2018). Ragam Bahasa Lisan Para pedagang Buah Pasar Langensari Kota Banjar. </w:t>
      </w:r>
      <w:r w:rsidRPr="00A87481">
        <w:rPr>
          <w:i/>
          <w:iCs/>
          <w:noProof/>
          <w:sz w:val="22"/>
        </w:rPr>
        <w:t>Literasi: : Jurnal Bahasa Dan Sastra Indonesia Serta Pembelajarannya</w:t>
      </w:r>
      <w:r w:rsidRPr="00A87481">
        <w:rPr>
          <w:noProof/>
          <w:sz w:val="22"/>
        </w:rPr>
        <w:t xml:space="preserve">, </w:t>
      </w:r>
      <w:r w:rsidRPr="00A87481">
        <w:rPr>
          <w:i/>
          <w:iCs/>
          <w:noProof/>
          <w:sz w:val="22"/>
        </w:rPr>
        <w:t>2</w:t>
      </w:r>
      <w:r w:rsidRPr="00A87481">
        <w:rPr>
          <w:noProof/>
          <w:sz w:val="22"/>
        </w:rPr>
        <w:t>(1), 83.</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Elmita, W., Ermanto, &amp; Ratna, E. (2013). Tindak Tutur Direktif Guru Dalam Proses Belajar Mengajar di TK Nusa Indah Banuaran Padang. </w:t>
      </w:r>
      <w:r w:rsidRPr="00A87481">
        <w:rPr>
          <w:i/>
          <w:iCs/>
          <w:noProof/>
          <w:sz w:val="22"/>
        </w:rPr>
        <w:t>Jurnal Pendidikan Bahasa Dan Sastra Indonesia</w:t>
      </w:r>
      <w:r w:rsidRPr="00A87481">
        <w:rPr>
          <w:noProof/>
          <w:sz w:val="22"/>
        </w:rPr>
        <w:t xml:space="preserve">, </w:t>
      </w:r>
      <w:r w:rsidRPr="00A87481">
        <w:rPr>
          <w:i/>
          <w:iCs/>
          <w:noProof/>
          <w:sz w:val="22"/>
        </w:rPr>
        <w:t>1</w:t>
      </w:r>
      <w:r w:rsidRPr="00A87481">
        <w:rPr>
          <w:noProof/>
          <w:sz w:val="22"/>
        </w:rPr>
        <w:t>(2), 139–147.</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Fadli, M. R. (2021). Memahami desain metode penelitian kualitatif. </w:t>
      </w:r>
      <w:r w:rsidRPr="00A87481">
        <w:rPr>
          <w:i/>
          <w:iCs/>
          <w:noProof/>
          <w:sz w:val="22"/>
        </w:rPr>
        <w:t>Humanika</w:t>
      </w:r>
      <w:r w:rsidRPr="00A87481">
        <w:rPr>
          <w:noProof/>
          <w:sz w:val="22"/>
        </w:rPr>
        <w:t xml:space="preserve">, </w:t>
      </w:r>
      <w:r w:rsidRPr="00A87481">
        <w:rPr>
          <w:i/>
          <w:iCs/>
          <w:noProof/>
          <w:sz w:val="22"/>
        </w:rPr>
        <w:t>21</w:t>
      </w:r>
      <w:r w:rsidRPr="00A87481">
        <w:rPr>
          <w:noProof/>
          <w:sz w:val="22"/>
        </w:rPr>
        <w:t>(1), 33–54. https://doi.org/10.21831/hum.v21i1.38075</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Januar, P. (2014). Ragam Bahasa Lisan Dan Tulisan Siswa Kelas X Jurusan Akomodasi Perhotelan Smk Negeri 3 Bogor Tahun Pelajaran 2013-2014. </w:t>
      </w:r>
      <w:r w:rsidRPr="00A87481">
        <w:rPr>
          <w:i/>
          <w:iCs/>
          <w:noProof/>
          <w:sz w:val="22"/>
        </w:rPr>
        <w:t>Lokabasa</w:t>
      </w:r>
      <w:r w:rsidRPr="00A87481">
        <w:rPr>
          <w:noProof/>
          <w:sz w:val="22"/>
        </w:rPr>
        <w:t xml:space="preserve">, </w:t>
      </w:r>
      <w:r w:rsidRPr="00A87481">
        <w:rPr>
          <w:i/>
          <w:iCs/>
          <w:noProof/>
          <w:sz w:val="22"/>
        </w:rPr>
        <w:t>Vol 5</w:t>
      </w:r>
      <w:r w:rsidRPr="00A87481">
        <w:rPr>
          <w:noProof/>
          <w:sz w:val="22"/>
        </w:rPr>
        <w:t>(No 1), 47–53. ejournal.upi.edu/index.php/lokabasa/article/view/3156/2176%0D</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Ni Nyoman Ayu Ari Apriastuti. (2017). Bentuk, Fungsi Dan Jenis Tindak Tutur Dalam Komunikasi Siswa Di Kelas Ix Unggulan Smp Pgri 3 Denpasar. </w:t>
      </w:r>
      <w:r w:rsidRPr="00A87481">
        <w:rPr>
          <w:i/>
          <w:iCs/>
          <w:noProof/>
          <w:sz w:val="22"/>
        </w:rPr>
        <w:t>Jurnal Ilmiah Pendidikan Dan Pembelajaran</w:t>
      </w:r>
      <w:r w:rsidRPr="00A87481">
        <w:rPr>
          <w:noProof/>
          <w:sz w:val="22"/>
        </w:rPr>
        <w:t xml:space="preserve">, </w:t>
      </w:r>
      <w:r w:rsidRPr="00A87481">
        <w:rPr>
          <w:i/>
          <w:iCs/>
          <w:noProof/>
          <w:sz w:val="22"/>
        </w:rPr>
        <w:t>1</w:t>
      </w:r>
      <w:r w:rsidRPr="00A87481">
        <w:rPr>
          <w:noProof/>
          <w:sz w:val="22"/>
        </w:rPr>
        <w:t>(1), 38–47.</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Nurinna Arifiany, Maharani P. Ratna, S. I. T. (2016). Pemaknaan Tindak Tutur Direktif Dalam Komik “Yowamushi Pedal Chapter 87-93.” </w:t>
      </w:r>
      <w:r w:rsidRPr="00A87481">
        <w:rPr>
          <w:i/>
          <w:iCs/>
          <w:noProof/>
          <w:sz w:val="22"/>
        </w:rPr>
        <w:t>Journal of Chemical Information and Modeling</w:t>
      </w:r>
      <w:r w:rsidRPr="00A87481">
        <w:rPr>
          <w:noProof/>
          <w:sz w:val="22"/>
        </w:rPr>
        <w:t xml:space="preserve">, </w:t>
      </w:r>
      <w:r w:rsidRPr="00A87481">
        <w:rPr>
          <w:i/>
          <w:iCs/>
          <w:noProof/>
          <w:sz w:val="22"/>
        </w:rPr>
        <w:t>2</w:t>
      </w:r>
      <w:r w:rsidRPr="00A87481">
        <w:rPr>
          <w:noProof/>
          <w:sz w:val="22"/>
        </w:rPr>
        <w:t>(1), 1–11.</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Purba, A. (2011). </w:t>
      </w:r>
      <w:r w:rsidRPr="00A87481">
        <w:rPr>
          <w:i/>
          <w:iCs/>
          <w:noProof/>
          <w:sz w:val="22"/>
        </w:rPr>
        <w:t>Tindak tutur dan peristiwa tutur</w:t>
      </w:r>
      <w:r w:rsidRPr="00A87481">
        <w:rPr>
          <w:noProof/>
          <w:sz w:val="22"/>
        </w:rPr>
        <w:t xml:space="preserve">. </w:t>
      </w:r>
      <w:r w:rsidRPr="00A87481">
        <w:rPr>
          <w:i/>
          <w:iCs/>
          <w:noProof/>
          <w:sz w:val="22"/>
        </w:rPr>
        <w:t>1</w:t>
      </w:r>
      <w:r w:rsidRPr="00A87481">
        <w:rPr>
          <w:noProof/>
          <w:sz w:val="22"/>
        </w:rPr>
        <w:t>(1), 77–91.</w:t>
      </w:r>
    </w:p>
    <w:p w:rsidR="00570CF1" w:rsidRPr="00A87481" w:rsidRDefault="00570CF1" w:rsidP="00570CF1">
      <w:pPr>
        <w:autoSpaceDE w:val="0"/>
        <w:autoSpaceDN w:val="0"/>
        <w:adjustRightInd w:val="0"/>
        <w:spacing w:before="280"/>
        <w:ind w:left="480" w:hanging="480"/>
        <w:rPr>
          <w:noProof/>
          <w:sz w:val="22"/>
        </w:rPr>
      </w:pPr>
      <w:r w:rsidRPr="00A87481">
        <w:rPr>
          <w:noProof/>
          <w:sz w:val="22"/>
        </w:rPr>
        <w:lastRenderedPageBreak/>
        <w:t xml:space="preserve">Qomariyah, L. (2017). Tindak Tutur Direktif Guru Dalam Pembelajaran Bahasa Arab. </w:t>
      </w:r>
      <w:r w:rsidRPr="00A87481">
        <w:rPr>
          <w:i/>
          <w:iCs/>
          <w:noProof/>
          <w:sz w:val="22"/>
        </w:rPr>
        <w:t>Arabi : Journal of Arabic Studies</w:t>
      </w:r>
      <w:r w:rsidRPr="00A87481">
        <w:rPr>
          <w:noProof/>
          <w:sz w:val="22"/>
        </w:rPr>
        <w:t xml:space="preserve">, </w:t>
      </w:r>
      <w:r w:rsidRPr="00A87481">
        <w:rPr>
          <w:i/>
          <w:iCs/>
          <w:noProof/>
          <w:sz w:val="22"/>
        </w:rPr>
        <w:t>2</w:t>
      </w:r>
      <w:r w:rsidRPr="00A87481">
        <w:rPr>
          <w:noProof/>
          <w:sz w:val="22"/>
        </w:rPr>
        <w:t>(1), 1. https://doi.org/10.24865/ajas.v2i1.32</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Rahma, A. N. (2018). </w:t>
      </w:r>
      <w:r w:rsidRPr="00A87481">
        <w:rPr>
          <w:i/>
          <w:iCs/>
          <w:noProof/>
          <w:sz w:val="22"/>
        </w:rPr>
        <w:t>Analisis tindak tutur ilokusi dalam dialog film animasi</w:t>
      </w:r>
      <w:r w:rsidRPr="00A87481">
        <w:rPr>
          <w:noProof/>
          <w:sz w:val="22"/>
        </w:rPr>
        <w:t xml:space="preserve">. </w:t>
      </w:r>
      <w:r w:rsidRPr="00A87481">
        <w:rPr>
          <w:i/>
          <w:iCs/>
          <w:noProof/>
          <w:sz w:val="22"/>
        </w:rPr>
        <w:t>2</w:t>
      </w:r>
      <w:r w:rsidRPr="00A87481">
        <w:rPr>
          <w:noProof/>
          <w:sz w:val="22"/>
        </w:rPr>
        <w:t>(2), 13–24.</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Sagita, V. R., &amp; Setiawan, T. (2020). Tindak Tutur Ilokusi Ridwan Kamil dalam “Talkshow Insight” di CNN Indonesia (The Form and Type of Illocutionary Speech Acts Ridwan Kamil in the “Insight Talkshow” at CNN Indonesia). </w:t>
      </w:r>
      <w:r w:rsidRPr="00A87481">
        <w:rPr>
          <w:i/>
          <w:iCs/>
          <w:noProof/>
          <w:sz w:val="22"/>
        </w:rPr>
        <w:t>Lensa: Kajian Kebahasaan, Kesusastraan, Dan Budaya</w:t>
      </w:r>
      <w:r w:rsidRPr="00A87481">
        <w:rPr>
          <w:noProof/>
          <w:sz w:val="22"/>
        </w:rPr>
        <w:t xml:space="preserve">, </w:t>
      </w:r>
      <w:r w:rsidRPr="00A87481">
        <w:rPr>
          <w:i/>
          <w:iCs/>
          <w:noProof/>
          <w:sz w:val="22"/>
        </w:rPr>
        <w:t>9</w:t>
      </w:r>
      <w:r w:rsidRPr="00A87481">
        <w:rPr>
          <w:noProof/>
          <w:sz w:val="22"/>
        </w:rPr>
        <w:t>(2), 187. https://doi.org/10.26714/lensa.9.2.2019.187-200</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Saragih, D. K. (2013). Bahasa dan Ragam Bahasa pada Pendidikan Anak Sekolah. </w:t>
      </w:r>
      <w:r w:rsidRPr="00A87481">
        <w:rPr>
          <w:i/>
          <w:iCs/>
          <w:noProof/>
          <w:sz w:val="22"/>
        </w:rPr>
        <w:t>Journal of Chemical Information and Modeling</w:t>
      </w:r>
      <w:r w:rsidRPr="00A87481">
        <w:rPr>
          <w:noProof/>
          <w:sz w:val="22"/>
        </w:rPr>
        <w:t xml:space="preserve">, </w:t>
      </w:r>
      <w:r w:rsidRPr="00A87481">
        <w:rPr>
          <w:i/>
          <w:iCs/>
          <w:noProof/>
          <w:sz w:val="22"/>
        </w:rPr>
        <w:t>53</w:t>
      </w:r>
      <w:r w:rsidRPr="00A87481">
        <w:rPr>
          <w:noProof/>
          <w:sz w:val="22"/>
        </w:rPr>
        <w:t>, 1–11.</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Setyawan, A., Suyanto, E., &amp; Agustina, E. S. (2014). Bahasa Lisan Dalam Kegiatan Pembelajaran Siswa Kelas Xi Sma Negeri I Sekincau. </w:t>
      </w:r>
      <w:r w:rsidRPr="00A87481">
        <w:rPr>
          <w:i/>
          <w:iCs/>
          <w:noProof/>
          <w:sz w:val="22"/>
        </w:rPr>
        <w:t>Jurnal Kata (Bahasa, Sastra, Dan Pembelajarannya)</w:t>
      </w:r>
      <w:r w:rsidRPr="00A87481">
        <w:rPr>
          <w:noProof/>
          <w:sz w:val="22"/>
        </w:rPr>
        <w:t>, 1–9.</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Stambo, R., &amp; Ramadhan, S. (2019). Tindak Tutur Ilokusi Pendakwah Dalam Program Damai Indonesiaku di TV One. </w:t>
      </w:r>
      <w:r w:rsidRPr="00A87481">
        <w:rPr>
          <w:i/>
          <w:iCs/>
          <w:noProof/>
          <w:sz w:val="22"/>
        </w:rPr>
        <w:t>Basindo</w:t>
      </w:r>
      <w:r w:rsidRPr="00A87481">
        <w:rPr>
          <w:noProof/>
          <w:sz w:val="22"/>
        </w:rPr>
        <w:t xml:space="preserve">, </w:t>
      </w:r>
      <w:r w:rsidRPr="00A87481">
        <w:rPr>
          <w:i/>
          <w:iCs/>
          <w:noProof/>
          <w:sz w:val="22"/>
        </w:rPr>
        <w:t>3</w:t>
      </w:r>
      <w:r w:rsidRPr="00A87481">
        <w:rPr>
          <w:noProof/>
          <w:sz w:val="22"/>
        </w:rPr>
        <w:t>, 250–260.</w:t>
      </w:r>
    </w:p>
    <w:p w:rsidR="00570CF1" w:rsidRPr="00A87481" w:rsidRDefault="00570CF1" w:rsidP="00570CF1">
      <w:pPr>
        <w:autoSpaceDE w:val="0"/>
        <w:autoSpaceDN w:val="0"/>
        <w:adjustRightInd w:val="0"/>
        <w:spacing w:before="280"/>
        <w:ind w:left="480" w:hanging="480"/>
        <w:rPr>
          <w:noProof/>
          <w:sz w:val="22"/>
        </w:rPr>
      </w:pPr>
      <w:r w:rsidRPr="00A87481">
        <w:rPr>
          <w:noProof/>
          <w:sz w:val="22"/>
        </w:rPr>
        <w:t xml:space="preserve">Suryatin, E. (2018). Tindak Tutur Direktif Bahasa Indonesia Pada Poster Kesehatan Di Puskesmas Kota Banjarbaru. </w:t>
      </w:r>
      <w:r w:rsidRPr="00A87481">
        <w:rPr>
          <w:i/>
          <w:iCs/>
          <w:noProof/>
          <w:sz w:val="22"/>
        </w:rPr>
        <w:t>Undas</w:t>
      </w:r>
      <w:r w:rsidRPr="00A87481">
        <w:rPr>
          <w:noProof/>
          <w:sz w:val="22"/>
        </w:rPr>
        <w:t xml:space="preserve">, </w:t>
      </w:r>
      <w:r w:rsidRPr="00A87481">
        <w:rPr>
          <w:i/>
          <w:iCs/>
          <w:noProof/>
          <w:sz w:val="22"/>
        </w:rPr>
        <w:t>14</w:t>
      </w:r>
      <w:r w:rsidRPr="00A87481">
        <w:rPr>
          <w:noProof/>
          <w:sz w:val="22"/>
        </w:rPr>
        <w:t>(1), 117–128.</w:t>
      </w:r>
    </w:p>
    <w:p w:rsidR="0020548E" w:rsidRPr="007A42CD" w:rsidRDefault="00570CF1" w:rsidP="00570CF1">
      <w:pPr>
        <w:pStyle w:val="NormalWeb"/>
        <w:spacing w:before="0" w:beforeAutospacing="0" w:after="0" w:afterAutospacing="0" w:line="276" w:lineRule="atLeast"/>
        <w:ind w:firstLine="567"/>
        <w:jc w:val="both"/>
        <w:rPr>
          <w:lang w:val="en-US"/>
        </w:rPr>
      </w:pPr>
      <w:r w:rsidRPr="00A87481">
        <w:rPr>
          <w:noProof/>
          <w:sz w:val="22"/>
        </w:rPr>
        <w:t xml:space="preserve">Yuliarti, Rustono, &amp; Nuryatin, A. (2015). Tindak Tutur Direktif Dalam Wacana Novel Trilogi Karya Agustinus Wibowo. </w:t>
      </w:r>
      <w:r w:rsidRPr="00A87481">
        <w:rPr>
          <w:i/>
          <w:iCs/>
          <w:noProof/>
          <w:sz w:val="22"/>
        </w:rPr>
        <w:t>Seloka: Jurnal Pendidikan Bahasa Dan Sastra Indonesia</w:t>
      </w:r>
      <w:r w:rsidRPr="00A87481">
        <w:rPr>
          <w:noProof/>
          <w:sz w:val="22"/>
        </w:rPr>
        <w:t xml:space="preserve">, </w:t>
      </w:r>
      <w:r w:rsidRPr="00A87481">
        <w:rPr>
          <w:i/>
          <w:iCs/>
          <w:noProof/>
          <w:sz w:val="22"/>
        </w:rPr>
        <w:t>4</w:t>
      </w:r>
      <w:r w:rsidRPr="00A87481">
        <w:rPr>
          <w:noProof/>
          <w:sz w:val="22"/>
        </w:rPr>
        <w:t>(2), 78–85.</w:t>
      </w:r>
      <w:r w:rsidRPr="007A42CD">
        <w:rPr>
          <w:lang w:val="en-US"/>
        </w:rPr>
        <w:t xml:space="preserve"> </w:t>
      </w:r>
    </w:p>
    <w:p w:rsidR="00E475C5" w:rsidRPr="00B440EB" w:rsidRDefault="00E475C5" w:rsidP="00E475C5">
      <w:pPr>
        <w:jc w:val="both"/>
        <w:rPr>
          <w:rFonts w:cs="Times New Roman"/>
          <w:szCs w:val="24"/>
          <w:lang w:val="en-US"/>
        </w:rPr>
      </w:pPr>
    </w:p>
    <w:p w:rsidR="00B440EB" w:rsidRPr="00B440EB" w:rsidRDefault="00B440EB" w:rsidP="00B21225">
      <w:pPr>
        <w:jc w:val="both"/>
        <w:rPr>
          <w:rFonts w:cs="Times New Roman"/>
          <w:szCs w:val="24"/>
          <w:lang w:val="en-US"/>
        </w:rPr>
      </w:pPr>
    </w:p>
    <w:sectPr w:rsidR="00B440EB" w:rsidRPr="00B440EB" w:rsidSect="00ED22E6">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701" w:left="1985" w:header="0" w:footer="703" w:gutter="0"/>
      <w:cols w:space="708"/>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6AE5" w:rsidRDefault="00B76AE5" w:rsidP="00A256EB">
      <w:pPr>
        <w:spacing w:after="0" w:line="240" w:lineRule="auto"/>
      </w:pPr>
      <w:r>
        <w:separator/>
      </w:r>
    </w:p>
    <w:p w:rsidR="00B76AE5" w:rsidRDefault="00B76AE5"/>
  </w:endnote>
  <w:endnote w:type="continuationSeparator" w:id="0">
    <w:p w:rsidR="00B76AE5" w:rsidRDefault="00B76AE5" w:rsidP="00A256EB">
      <w:pPr>
        <w:spacing w:after="0" w:line="240" w:lineRule="auto"/>
      </w:pPr>
      <w:r>
        <w:continuationSeparator/>
      </w:r>
    </w:p>
    <w:p w:rsidR="00B76AE5" w:rsidRDefault="00B76A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572780"/>
      <w:docPartObj>
        <w:docPartGallery w:val="Page Numbers (Bottom of Page)"/>
        <w:docPartUnique/>
      </w:docPartObj>
    </w:sdtPr>
    <w:sdtEndPr>
      <w:rPr>
        <w:noProof/>
      </w:rPr>
    </w:sdtEndPr>
    <w:sdtContent>
      <w:p w:rsidR="00B74BB7" w:rsidRDefault="00434228" w:rsidP="00AD3EC9">
        <w:pPr>
          <w:pStyle w:val="Footer"/>
        </w:pPr>
        <w:r>
          <w:rPr>
            <w:noProof/>
            <w:lang w:val="en-US"/>
          </w:rPr>
          <mc:AlternateContent>
            <mc:Choice Requires="wpc">
              <w:drawing>
                <wp:anchor distT="0" distB="0" distL="114300" distR="114300" simplePos="0" relativeHeight="251660288" behindDoc="1" locked="0" layoutInCell="1" allowOverlap="1" wp14:anchorId="5FB72DD2" wp14:editId="1165C236">
                  <wp:simplePos x="0" y="0"/>
                  <wp:positionH relativeFrom="column">
                    <wp:posOffset>4171315</wp:posOffset>
                  </wp:positionH>
                  <wp:positionV relativeFrom="paragraph">
                    <wp:posOffset>-118745</wp:posOffset>
                  </wp:positionV>
                  <wp:extent cx="1409700" cy="469900"/>
                  <wp:effectExtent l="0" t="0" r="0" b="0"/>
                  <wp:wrapNone/>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 name="Gambar 10" descr="logo jurnal bahasa"/>
                            <pic:cNvPicPr/>
                          </pic:nvPicPr>
                          <pic:blipFill>
                            <a:blip r:embed="rId1">
                              <a:extLst>
                                <a:ext uri="{28A0092B-C50C-407E-A947-70E740481C1C}">
                                  <a14:useLocalDpi xmlns:a14="http://schemas.microsoft.com/office/drawing/2010/main" val="0"/>
                                </a:ext>
                              </a:extLst>
                            </a:blip>
                            <a:srcRect/>
                            <a:stretch>
                              <a:fillRect/>
                            </a:stretch>
                          </pic:blipFill>
                          <pic:spPr bwMode="auto">
                            <a:xfrm>
                              <a:off x="180000" y="36181"/>
                              <a:ext cx="1080135" cy="200025"/>
                            </a:xfrm>
                            <a:prstGeom prst="rect">
                              <a:avLst/>
                            </a:prstGeom>
                            <a:noFill/>
                            <a:ln>
                              <a:noFill/>
                            </a:ln>
                          </pic:spPr>
                        </pic:pic>
                        <wps:wsp>
                          <wps:cNvPr id="7" name="Text Box 7"/>
                          <wps:cNvSpPr txBox="1"/>
                          <wps:spPr>
                            <a:xfrm>
                              <a:off x="0" y="204758"/>
                              <a:ext cx="1408063" cy="2178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74BB7" w:rsidRPr="001773FA" w:rsidRDefault="001773FA" w:rsidP="00AD3EC9">
                                <w:pPr>
                                  <w:spacing w:after="0"/>
                                  <w:jc w:val="center"/>
                                  <w:rPr>
                                    <w:sz w:val="16"/>
                                    <w:szCs w:val="16"/>
                                  </w:rPr>
                                </w:pPr>
                                <w:r>
                                  <w:rPr>
                                    <w:sz w:val="16"/>
                                    <w:szCs w:val="16"/>
                                  </w:rPr>
                                  <w:t>Vol. 6 No.</w:t>
                                </w:r>
                                <w:r w:rsidR="00D47D4D">
                                  <w:rPr>
                                    <w:sz w:val="16"/>
                                    <w:szCs w:val="16"/>
                                  </w:rPr>
                                  <w:t xml:space="preserve"> 2</w:t>
                                </w:r>
                                <w:r>
                                  <w:rPr>
                                    <w:sz w:val="16"/>
                                    <w:szCs w:val="16"/>
                                  </w:rPr>
                                  <w:t xml:space="preserve"> (2021</w:t>
                                </w:r>
                                <w:r w:rsidR="000F262B">
                                  <w:rPr>
                                    <w:sz w:val="16"/>
                                    <w:szCs w:val="16"/>
                                  </w:rPr>
                                  <w:t>)</w:t>
                                </w:r>
                                <w:r w:rsidR="000F262B">
                                  <w:rPr>
                                    <w:sz w:val="16"/>
                                    <w:szCs w:val="16"/>
                                    <w:lang w:val="en-US"/>
                                  </w:rPr>
                                  <w:t>,</w:t>
                                </w:r>
                                <w:r w:rsidR="000F262B">
                                  <w:rPr>
                                    <w:sz w:val="16"/>
                                    <w:szCs w:val="16"/>
                                  </w:rPr>
                                  <w:t xml:space="preserve"> </w:t>
                                </w:r>
                                <w:r>
                                  <w:rPr>
                                    <w:sz w:val="16"/>
                                    <w:szCs w:val="16"/>
                                  </w:rPr>
                                  <w:t>999</w:t>
                                </w:r>
                                <w:r w:rsidR="000F262B">
                                  <w:rPr>
                                    <w:sz w:val="16"/>
                                    <w:szCs w:val="16"/>
                                  </w:rPr>
                                  <w:t>-</w:t>
                                </w:r>
                                <w:r>
                                  <w:rPr>
                                    <w:sz w:val="16"/>
                                    <w:szCs w:val="16"/>
                                  </w:rPr>
                                  <w:t>9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FB72DD2" id="Canvas 8" o:spid="_x0000_s1026" editas="canvas" style="position:absolute;margin-left:328.45pt;margin-top:-9.35pt;width:111pt;height:37pt;z-index:-251656192" coordsize="14097,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4097;height:4699;visibility:visible;mso-wrap-style:square">
                    <v:fill o:detectmouseclick="t"/>
                    <v:path o:connecttype="none"/>
                  </v:shape>
                  <v:shape id="Gambar 10" o:spid="_x0000_s1028" type="#_x0000_t75" alt="logo jurnal bahasa" style="position:absolute;left:1800;top:361;width:10801;height:2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II6i+AAAA2gAAAA8AAABkcnMvZG93bnJldi54bWxEj82qwjAUhPcXfIdwBHfXVBflUo1SxKIu&#10;rT/rY3Nsi81JaaLWtzcXBJfDzDfDzJe9acSDOldbVjAZRyCIC6trLhUcD9nvHwjnkTU2lknBixws&#10;F4OfOSbaPnlPj9yXIpSwS1BB5X2bSOmKigy6sW2Jg3e1nUEfZFdK3eEzlJtGTqMolgZrDgsVtrSq&#10;qLjld6MgvrR0rrN1urGc7jbZ6Ux5bJQaDft0BsJT77/hD73VgYP/K+EGyMU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rII6i+AAAA2gAAAA8AAAAAAAAAAAAAAAAAnwIAAGRy&#10;cy9kb3ducmV2LnhtbFBLBQYAAAAABAAEAPcAAACKAwAAAAA=&#10;">
                    <v:imagedata r:id="rId2" o:title="logo jurnal bahasa"/>
                  </v:shape>
                  <v:shapetype id="_x0000_t202" coordsize="21600,21600" o:spt="202" path="m,l,21600r21600,l21600,xe">
                    <v:stroke joinstyle="miter"/>
                    <v:path gradientshapeok="t" o:connecttype="rect"/>
                  </v:shapetype>
                  <v:shape id="Text Box 7" o:spid="_x0000_s1029" type="#_x0000_t202" style="position:absolute;top:2047;width:14080;height:2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B74BB7" w:rsidRPr="001773FA" w:rsidRDefault="001773FA" w:rsidP="00AD3EC9">
                          <w:pPr>
                            <w:spacing w:after="0"/>
                            <w:jc w:val="center"/>
                            <w:rPr>
                              <w:sz w:val="16"/>
                              <w:szCs w:val="16"/>
                            </w:rPr>
                          </w:pPr>
                          <w:r>
                            <w:rPr>
                              <w:sz w:val="16"/>
                              <w:szCs w:val="16"/>
                            </w:rPr>
                            <w:t>Vol. 6 No.</w:t>
                          </w:r>
                          <w:r w:rsidR="00D47D4D">
                            <w:rPr>
                              <w:sz w:val="16"/>
                              <w:szCs w:val="16"/>
                            </w:rPr>
                            <w:t xml:space="preserve"> 2</w:t>
                          </w:r>
                          <w:r>
                            <w:rPr>
                              <w:sz w:val="16"/>
                              <w:szCs w:val="16"/>
                            </w:rPr>
                            <w:t xml:space="preserve"> (2021</w:t>
                          </w:r>
                          <w:r w:rsidR="000F262B">
                            <w:rPr>
                              <w:sz w:val="16"/>
                              <w:szCs w:val="16"/>
                            </w:rPr>
                            <w:t>)</w:t>
                          </w:r>
                          <w:r w:rsidR="000F262B">
                            <w:rPr>
                              <w:sz w:val="16"/>
                              <w:szCs w:val="16"/>
                              <w:lang w:val="en-US"/>
                            </w:rPr>
                            <w:t>,</w:t>
                          </w:r>
                          <w:r w:rsidR="000F262B">
                            <w:rPr>
                              <w:sz w:val="16"/>
                              <w:szCs w:val="16"/>
                            </w:rPr>
                            <w:t xml:space="preserve"> </w:t>
                          </w:r>
                          <w:r>
                            <w:rPr>
                              <w:sz w:val="16"/>
                              <w:szCs w:val="16"/>
                            </w:rPr>
                            <w:t>999</w:t>
                          </w:r>
                          <w:r w:rsidR="000F262B">
                            <w:rPr>
                              <w:sz w:val="16"/>
                              <w:szCs w:val="16"/>
                            </w:rPr>
                            <w:t>-</w:t>
                          </w:r>
                          <w:r>
                            <w:rPr>
                              <w:sz w:val="16"/>
                              <w:szCs w:val="16"/>
                            </w:rPr>
                            <w:t>999</w:t>
                          </w:r>
                        </w:p>
                      </w:txbxContent>
                    </v:textbox>
                  </v:shape>
                </v:group>
              </w:pict>
            </mc:Fallback>
          </mc:AlternateContent>
        </w:r>
        <w:r>
          <w:fldChar w:fldCharType="begin"/>
        </w:r>
        <w:r>
          <w:instrText xml:space="preserve"> PAGE   \* MERGEFORMAT </w:instrText>
        </w:r>
        <w:r>
          <w:fldChar w:fldCharType="separate"/>
        </w:r>
        <w:r w:rsidR="003E3F5D">
          <w:rPr>
            <w:noProof/>
          </w:rPr>
          <w:t>14</w:t>
        </w:r>
        <w:r>
          <w:rPr>
            <w:noProof/>
          </w:rPr>
          <w:fldChar w:fldCharType="end"/>
        </w:r>
      </w:p>
    </w:sdtContent>
  </w:sdt>
  <w:p w:rsidR="00361686" w:rsidRDefault="0036168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246732"/>
      <w:docPartObj>
        <w:docPartGallery w:val="Page Numbers (Bottom of Page)"/>
        <w:docPartUnique/>
      </w:docPartObj>
    </w:sdtPr>
    <w:sdtEndPr>
      <w:rPr>
        <w:noProof/>
      </w:rPr>
    </w:sdtEndPr>
    <w:sdtContent>
      <w:p w:rsidR="00B74BB7" w:rsidRDefault="00434228" w:rsidP="00AD3EC9">
        <w:pPr>
          <w:pStyle w:val="Footer"/>
          <w:jc w:val="right"/>
        </w:pPr>
        <w:r>
          <w:rPr>
            <w:noProof/>
            <w:lang w:val="en-US"/>
          </w:rPr>
          <mc:AlternateContent>
            <mc:Choice Requires="wpc">
              <w:drawing>
                <wp:anchor distT="0" distB="0" distL="114300" distR="114300" simplePos="0" relativeHeight="251659264" behindDoc="1" locked="0" layoutInCell="1" allowOverlap="1" wp14:anchorId="5B5B80C3" wp14:editId="60679EAA">
                  <wp:simplePos x="0" y="0"/>
                  <wp:positionH relativeFrom="column">
                    <wp:posOffset>-114935</wp:posOffset>
                  </wp:positionH>
                  <wp:positionV relativeFrom="paragraph">
                    <wp:posOffset>-150495</wp:posOffset>
                  </wp:positionV>
                  <wp:extent cx="1435100" cy="469900"/>
                  <wp:effectExtent l="0" t="0" r="0" b="0"/>
                  <wp:wrapNone/>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Gambar 10" descr="logo jurnal bahasa"/>
                            <pic:cNvPicPr/>
                          </pic:nvPicPr>
                          <pic:blipFill>
                            <a:blip r:embed="rId1">
                              <a:extLst>
                                <a:ext uri="{28A0092B-C50C-407E-A947-70E740481C1C}">
                                  <a14:useLocalDpi xmlns:a14="http://schemas.microsoft.com/office/drawing/2010/main" val="0"/>
                                </a:ext>
                              </a:extLst>
                            </a:blip>
                            <a:srcRect/>
                            <a:stretch>
                              <a:fillRect/>
                            </a:stretch>
                          </pic:blipFill>
                          <pic:spPr bwMode="auto">
                            <a:xfrm>
                              <a:off x="180000" y="36181"/>
                              <a:ext cx="1080135" cy="200025"/>
                            </a:xfrm>
                            <a:prstGeom prst="rect">
                              <a:avLst/>
                            </a:prstGeom>
                            <a:noFill/>
                            <a:ln>
                              <a:noFill/>
                            </a:ln>
                          </pic:spPr>
                        </pic:pic>
                        <wps:wsp>
                          <wps:cNvPr id="5" name="Text Box 5"/>
                          <wps:cNvSpPr txBox="1"/>
                          <wps:spPr>
                            <a:xfrm>
                              <a:off x="31750" y="204758"/>
                              <a:ext cx="1403350" cy="2178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74BB7" w:rsidRPr="001773FA" w:rsidRDefault="00434228" w:rsidP="00AD3EC9">
                                <w:pPr>
                                  <w:spacing w:after="0"/>
                                  <w:jc w:val="center"/>
                                  <w:rPr>
                                    <w:sz w:val="16"/>
                                    <w:szCs w:val="16"/>
                                  </w:rPr>
                                </w:pPr>
                                <w:r w:rsidRPr="003F7A46">
                                  <w:rPr>
                                    <w:sz w:val="16"/>
                                    <w:szCs w:val="16"/>
                                  </w:rPr>
                                  <w:t>Vol</w:t>
                                </w:r>
                                <w:r w:rsidR="00D47D4D">
                                  <w:rPr>
                                    <w:sz w:val="16"/>
                                    <w:szCs w:val="16"/>
                                  </w:rPr>
                                  <w:t>. 6 No. 2</w:t>
                                </w:r>
                                <w:r w:rsidR="001773FA">
                                  <w:rPr>
                                    <w:sz w:val="16"/>
                                    <w:szCs w:val="16"/>
                                  </w:rPr>
                                  <w:t xml:space="preserve"> (2021</w:t>
                                </w:r>
                                <w:r w:rsidR="000F262B">
                                  <w:rPr>
                                    <w:sz w:val="16"/>
                                    <w:szCs w:val="16"/>
                                  </w:rPr>
                                  <w:t>)</w:t>
                                </w:r>
                                <w:r w:rsidR="001773FA">
                                  <w:rPr>
                                    <w:sz w:val="16"/>
                                    <w:szCs w:val="16"/>
                                    <w:lang w:val="en-US"/>
                                  </w:rPr>
                                  <w:t xml:space="preserve">, </w:t>
                                </w:r>
                                <w:r w:rsidR="001773FA">
                                  <w:rPr>
                                    <w:sz w:val="16"/>
                                    <w:szCs w:val="16"/>
                                  </w:rPr>
                                  <w:t>999</w:t>
                                </w:r>
                                <w:r w:rsidR="001773FA">
                                  <w:rPr>
                                    <w:sz w:val="16"/>
                                    <w:szCs w:val="16"/>
                                    <w:lang w:val="en-US"/>
                                  </w:rPr>
                                  <w:t>-</w:t>
                                </w:r>
                                <w:r w:rsidR="001773FA">
                                  <w:rPr>
                                    <w:sz w:val="16"/>
                                    <w:szCs w:val="16"/>
                                  </w:rPr>
                                  <w:t>9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B5B80C3" id="Canvas 2" o:spid="_x0000_s1030" editas="canvas" style="position:absolute;left:0;text-align:left;margin-left:-9.05pt;margin-top:-11.85pt;width:113pt;height:37pt;z-index:-251657216" coordsize="14351,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14351;height:4699;visibility:visible;mso-wrap-style:square">
                    <v:fill o:detectmouseclick="t"/>
                    <v:path o:connecttype="none"/>
                  </v:shape>
                  <v:shape id="Gambar 10" o:spid="_x0000_s1032" type="#_x0000_t75" alt="logo jurnal bahasa" style="position:absolute;left:1800;top:361;width:10801;height:2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WGETBAAAA2gAAAA8AAABkcnMvZG93bnJldi54bWxEj0FrwkAUhO9C/8PyhN7MxlJCiVkllAbr&#10;0VQ9v2Zfk9Ds27C71fTfu4LgcZiZb5hiM5lBnMn53rKCZZKCIG6s7rlVcPiqFm8gfEDWOFgmBf/k&#10;YbN+mhWYa3vhPZ3r0IoIYZ+jgi6EMZfSNx0Z9IkdiaP3Y53BEKVrpXZ4iXAzyJc0zaTBnuNChyO9&#10;d9T81n9GQfY90qmvPsqt5XK3rY4nqjOj1PN8KlcgAk3hEb63P7WCV7hdiTdAr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VWGETBAAAA2gAAAA8AAAAAAAAAAAAAAAAAnwIA&#10;AGRycy9kb3ducmV2LnhtbFBLBQYAAAAABAAEAPcAAACNAwAAAAA=&#10;">
                    <v:imagedata r:id="rId2" o:title="logo jurnal bahasa"/>
                  </v:shape>
                  <v:shapetype id="_x0000_t202" coordsize="21600,21600" o:spt="202" path="m,l,21600r21600,l21600,xe">
                    <v:stroke joinstyle="miter"/>
                    <v:path gradientshapeok="t" o:connecttype="rect"/>
                  </v:shapetype>
                  <v:shape id="Text Box 5" o:spid="_x0000_s1033" type="#_x0000_t202" style="position:absolute;left:317;top:2047;width:14034;height:2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B74BB7" w:rsidRPr="001773FA" w:rsidRDefault="00434228" w:rsidP="00AD3EC9">
                          <w:pPr>
                            <w:spacing w:after="0"/>
                            <w:jc w:val="center"/>
                            <w:rPr>
                              <w:sz w:val="16"/>
                              <w:szCs w:val="16"/>
                            </w:rPr>
                          </w:pPr>
                          <w:r w:rsidRPr="003F7A46">
                            <w:rPr>
                              <w:sz w:val="16"/>
                              <w:szCs w:val="16"/>
                            </w:rPr>
                            <w:t>Vol</w:t>
                          </w:r>
                          <w:r w:rsidR="00D47D4D">
                            <w:rPr>
                              <w:sz w:val="16"/>
                              <w:szCs w:val="16"/>
                            </w:rPr>
                            <w:t>. 6 No. 2</w:t>
                          </w:r>
                          <w:r w:rsidR="001773FA">
                            <w:rPr>
                              <w:sz w:val="16"/>
                              <w:szCs w:val="16"/>
                            </w:rPr>
                            <w:t xml:space="preserve"> (2021</w:t>
                          </w:r>
                          <w:r w:rsidR="000F262B">
                            <w:rPr>
                              <w:sz w:val="16"/>
                              <w:szCs w:val="16"/>
                            </w:rPr>
                            <w:t>)</w:t>
                          </w:r>
                          <w:r w:rsidR="001773FA">
                            <w:rPr>
                              <w:sz w:val="16"/>
                              <w:szCs w:val="16"/>
                              <w:lang w:val="en-US"/>
                            </w:rPr>
                            <w:t xml:space="preserve">, </w:t>
                          </w:r>
                          <w:r w:rsidR="001773FA">
                            <w:rPr>
                              <w:sz w:val="16"/>
                              <w:szCs w:val="16"/>
                            </w:rPr>
                            <w:t>999</w:t>
                          </w:r>
                          <w:r w:rsidR="001773FA">
                            <w:rPr>
                              <w:sz w:val="16"/>
                              <w:szCs w:val="16"/>
                              <w:lang w:val="en-US"/>
                            </w:rPr>
                            <w:t>-</w:t>
                          </w:r>
                          <w:r w:rsidR="001773FA">
                            <w:rPr>
                              <w:sz w:val="16"/>
                              <w:szCs w:val="16"/>
                            </w:rPr>
                            <w:t>999</w:t>
                          </w:r>
                        </w:p>
                      </w:txbxContent>
                    </v:textbox>
                  </v:shape>
                </v:group>
              </w:pict>
            </mc:Fallback>
          </mc:AlternateContent>
        </w:r>
        <w:r>
          <w:fldChar w:fldCharType="begin"/>
        </w:r>
        <w:r>
          <w:instrText xml:space="preserve"> PAGE   \* MERGEFORMAT </w:instrText>
        </w:r>
        <w:r>
          <w:fldChar w:fldCharType="separate"/>
        </w:r>
        <w:r w:rsidR="003E3F5D">
          <w:rPr>
            <w:noProof/>
          </w:rPr>
          <w:t>15</w:t>
        </w:r>
        <w:r>
          <w:rPr>
            <w:noProof/>
          </w:rPr>
          <w:fldChar w:fldCharType="end"/>
        </w:r>
      </w:p>
    </w:sdtContent>
  </w:sdt>
  <w:p w:rsidR="00361686" w:rsidRDefault="0036168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166674"/>
      <w:docPartObj>
        <w:docPartGallery w:val="Page Numbers (Bottom of Page)"/>
        <w:docPartUnique/>
      </w:docPartObj>
    </w:sdtPr>
    <w:sdtEndPr>
      <w:rPr>
        <w:noProof/>
      </w:rPr>
    </w:sdtEndPr>
    <w:sdtContent>
      <w:p w:rsidR="00B74BB7" w:rsidRDefault="00434228" w:rsidP="00AD3EC9">
        <w:pPr>
          <w:pStyle w:val="Footer"/>
          <w:jc w:val="right"/>
        </w:pPr>
        <w:r>
          <w:fldChar w:fldCharType="begin"/>
        </w:r>
        <w:r>
          <w:instrText xml:space="preserve"> PAGE   \* MERGEFORMAT </w:instrText>
        </w:r>
        <w:r>
          <w:fldChar w:fldCharType="separate"/>
        </w:r>
        <w:r w:rsidR="003E3F5D">
          <w:rPr>
            <w:noProof/>
          </w:rPr>
          <w:t>1</w:t>
        </w:r>
        <w:r>
          <w:rPr>
            <w:noProof/>
          </w:rPr>
          <w:fldChar w:fldCharType="end"/>
        </w:r>
      </w:p>
    </w:sdtContent>
  </w:sdt>
  <w:p w:rsidR="00361686" w:rsidRDefault="003616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6AE5" w:rsidRDefault="00B76AE5" w:rsidP="00A256EB">
      <w:pPr>
        <w:spacing w:after="0" w:line="240" w:lineRule="auto"/>
      </w:pPr>
      <w:r>
        <w:separator/>
      </w:r>
    </w:p>
    <w:p w:rsidR="00B76AE5" w:rsidRDefault="00B76AE5"/>
  </w:footnote>
  <w:footnote w:type="continuationSeparator" w:id="0">
    <w:p w:rsidR="00B76AE5" w:rsidRDefault="00B76AE5" w:rsidP="00A256EB">
      <w:pPr>
        <w:spacing w:after="0" w:line="240" w:lineRule="auto"/>
      </w:pPr>
      <w:r>
        <w:continuationSeparator/>
      </w:r>
    </w:p>
    <w:p w:rsidR="00B76AE5" w:rsidRDefault="00B76AE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BB7" w:rsidRDefault="00B76AE5">
    <w:pPr>
      <w:pStyle w:val="Header"/>
      <w:rPr>
        <w:i/>
        <w:iCs/>
        <w:sz w:val="16"/>
        <w:szCs w:val="16"/>
        <w:lang w:val="en-US"/>
      </w:rPr>
    </w:pPr>
  </w:p>
  <w:p w:rsidR="00B74BB7" w:rsidRDefault="00B76AE5">
    <w:pPr>
      <w:pStyle w:val="Header"/>
      <w:rPr>
        <w:i/>
        <w:iCs/>
        <w:sz w:val="16"/>
        <w:szCs w:val="16"/>
        <w:lang w:val="en-US"/>
      </w:rPr>
    </w:pPr>
  </w:p>
  <w:p w:rsidR="00B74BB7" w:rsidRDefault="00ED22E6">
    <w:pPr>
      <w:pStyle w:val="Header"/>
    </w:pPr>
    <w:r>
      <w:rPr>
        <w:iCs/>
        <w:sz w:val="16"/>
        <w:szCs w:val="16"/>
        <w:lang w:val="en-US"/>
      </w:rPr>
      <w:t>Author</w:t>
    </w:r>
    <w:r w:rsidR="00434228" w:rsidRPr="00AD3EC9">
      <w:rPr>
        <w:iCs/>
        <w:sz w:val="16"/>
        <w:szCs w:val="16"/>
      </w:rPr>
      <w:t>.</w:t>
    </w:r>
    <w:r w:rsidR="00434228">
      <w:rPr>
        <w:i/>
        <w:iCs/>
        <w:sz w:val="16"/>
        <w:szCs w:val="16"/>
      </w:rPr>
      <w:t xml:space="preserve"> </w:t>
    </w:r>
    <w:r>
      <w:rPr>
        <w:i/>
        <w:iCs/>
        <w:sz w:val="16"/>
        <w:szCs w:val="16"/>
        <w:lang w:val="en-US"/>
      </w:rPr>
      <w:t xml:space="preserve">Journal </w:t>
    </w:r>
    <w:proofErr w:type="gramStart"/>
    <w:r>
      <w:rPr>
        <w:i/>
        <w:iCs/>
        <w:sz w:val="16"/>
        <w:szCs w:val="16"/>
        <w:lang w:val="en-US"/>
      </w:rPr>
      <w:t>Title</w:t>
    </w:r>
    <w:r w:rsidR="00434228" w:rsidRPr="00BB7607">
      <w:rPr>
        <w:i/>
        <w:iCs/>
        <w:sz w:val="16"/>
        <w:szCs w:val="16"/>
      </w:rPr>
      <w:t xml:space="preserve"> </w:t>
    </w:r>
    <w:r w:rsidR="00434228">
      <w:rPr>
        <w:i/>
        <w:iCs/>
        <w:sz w:val="16"/>
        <w:szCs w:val="16"/>
      </w:rPr>
      <w:t>...</w:t>
    </w:r>
    <w:proofErr w:type="gramEnd"/>
  </w:p>
  <w:p w:rsidR="00361686" w:rsidRDefault="0036168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BB7" w:rsidRDefault="00B76AE5" w:rsidP="00AD3EC9">
    <w:pPr>
      <w:pStyle w:val="Header"/>
      <w:rPr>
        <w:i/>
        <w:iCs/>
        <w:sz w:val="16"/>
        <w:szCs w:val="16"/>
        <w:lang w:val="en-US"/>
      </w:rPr>
    </w:pPr>
  </w:p>
  <w:p w:rsidR="00B74BB7" w:rsidRDefault="00B76AE5" w:rsidP="00AD3EC9">
    <w:pPr>
      <w:pStyle w:val="Header"/>
      <w:rPr>
        <w:i/>
        <w:iCs/>
        <w:sz w:val="16"/>
        <w:szCs w:val="16"/>
        <w:lang w:val="en-US"/>
      </w:rPr>
    </w:pPr>
  </w:p>
  <w:p w:rsidR="00B74BB7" w:rsidRDefault="006F53D5" w:rsidP="00AD3EC9">
    <w:pPr>
      <w:pStyle w:val="Header"/>
      <w:jc w:val="right"/>
    </w:pPr>
    <w:r>
      <w:rPr>
        <w:iCs/>
        <w:sz w:val="16"/>
        <w:szCs w:val="16"/>
        <w:lang w:val="en-US"/>
      </w:rPr>
      <w:t>Author</w:t>
    </w:r>
    <w:r w:rsidR="00434228" w:rsidRPr="00AD3EC9">
      <w:rPr>
        <w:iCs/>
        <w:sz w:val="16"/>
        <w:szCs w:val="16"/>
      </w:rPr>
      <w:t>.</w:t>
    </w:r>
    <w:r w:rsidR="00434228">
      <w:rPr>
        <w:i/>
        <w:iCs/>
        <w:sz w:val="16"/>
        <w:szCs w:val="16"/>
      </w:rPr>
      <w:t xml:space="preserve"> </w:t>
    </w:r>
    <w:r>
      <w:rPr>
        <w:i/>
        <w:iCs/>
        <w:sz w:val="16"/>
        <w:szCs w:val="16"/>
        <w:lang w:val="en-US"/>
      </w:rPr>
      <w:t xml:space="preserve">Journal </w:t>
    </w:r>
    <w:proofErr w:type="gramStart"/>
    <w:r>
      <w:rPr>
        <w:i/>
        <w:iCs/>
        <w:sz w:val="16"/>
        <w:szCs w:val="16"/>
        <w:lang w:val="en-US"/>
      </w:rPr>
      <w:t>Tittle</w:t>
    </w:r>
    <w:r w:rsidR="00434228" w:rsidRPr="00BB7607">
      <w:rPr>
        <w:i/>
        <w:iCs/>
        <w:sz w:val="16"/>
        <w:szCs w:val="16"/>
      </w:rPr>
      <w:t xml:space="preserve"> </w:t>
    </w:r>
    <w:r w:rsidR="00434228">
      <w:rPr>
        <w:i/>
        <w:iCs/>
        <w:sz w:val="16"/>
        <w:szCs w:val="16"/>
      </w:rPr>
      <w:t>...</w:t>
    </w:r>
    <w:proofErr w:type="gramEnd"/>
  </w:p>
  <w:p w:rsidR="00B74BB7" w:rsidRDefault="00B76AE5">
    <w:pPr>
      <w:pStyle w:val="Header"/>
    </w:pPr>
  </w:p>
  <w:p w:rsidR="00361686" w:rsidRDefault="0036168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BB7" w:rsidRDefault="00434228">
    <w:pPr>
      <w:pStyle w:val="Header"/>
    </w:pPr>
    <w:r>
      <w:rPr>
        <w:noProof/>
        <w:lang w:val="en-US"/>
      </w:rPr>
      <mc:AlternateContent>
        <mc:Choice Requires="wpg">
          <w:drawing>
            <wp:anchor distT="0" distB="0" distL="114300" distR="114300" simplePos="0" relativeHeight="251661312" behindDoc="0" locked="0" layoutInCell="1" allowOverlap="1" wp14:anchorId="31D8123B" wp14:editId="49403B7F">
              <wp:simplePos x="0" y="0"/>
              <wp:positionH relativeFrom="column">
                <wp:posOffset>-426462</wp:posOffset>
              </wp:positionH>
              <wp:positionV relativeFrom="paragraph">
                <wp:posOffset>115556</wp:posOffset>
              </wp:positionV>
              <wp:extent cx="6273479" cy="787078"/>
              <wp:effectExtent l="0" t="0" r="0" b="0"/>
              <wp:wrapNone/>
              <wp:docPr id="3" name="Group 3"/>
              <wp:cNvGraphicFramePr/>
              <a:graphic xmlns:a="http://schemas.openxmlformats.org/drawingml/2006/main">
                <a:graphicData uri="http://schemas.microsoft.com/office/word/2010/wordprocessingGroup">
                  <wpg:wgp>
                    <wpg:cNvGrpSpPr/>
                    <wpg:grpSpPr>
                      <a:xfrm>
                        <a:off x="0" y="0"/>
                        <a:ext cx="6273479" cy="787078"/>
                        <a:chOff x="0" y="0"/>
                        <a:chExt cx="6273479" cy="787078"/>
                      </a:xfrm>
                    </wpg:grpSpPr>
                    <pic:pic xmlns:pic="http://schemas.openxmlformats.org/drawingml/2006/picture">
                      <pic:nvPicPr>
                        <pic:cNvPr id="9" name="Picture 1"/>
                        <pic:cNvPicPr>
                          <a:picLocks noChangeAspect="1"/>
                        </pic:cNvPicPr>
                      </pic:nvPicPr>
                      <pic:blipFill rotWithShape="1">
                        <a:blip r:embed="rId1" cstate="print">
                          <a:extLst>
                            <a:ext uri="{28A0092B-C50C-407E-A947-70E740481C1C}">
                              <a14:useLocalDpi xmlns:a14="http://schemas.microsoft.com/office/drawing/2010/main" val="0"/>
                            </a:ext>
                          </a:extLst>
                        </a:blip>
                        <a:srcRect t="1" b="3184"/>
                        <a:stretch/>
                      </pic:blipFill>
                      <pic:spPr bwMode="auto">
                        <a:xfrm>
                          <a:off x="0" y="0"/>
                          <a:ext cx="6273479" cy="787078"/>
                        </a:xfrm>
                        <a:prstGeom prst="rect">
                          <a:avLst/>
                        </a:prstGeom>
                        <a:noFill/>
                        <a:ln>
                          <a:noFill/>
                        </a:ln>
                        <a:extLst>
                          <a:ext uri="{53640926-AAD7-44D8-BBD7-CCE9431645EC}">
                            <a14:shadowObscured xmlns:a14="http://schemas.microsoft.com/office/drawing/2010/main"/>
                          </a:ext>
                        </a:extLst>
                      </pic:spPr>
                    </pic:pic>
                    <wps:wsp>
                      <wps:cNvPr id="217" name="Text Box 217"/>
                      <wps:cNvSpPr txBox="1">
                        <a:spLocks noChangeArrowheads="1"/>
                      </wps:cNvSpPr>
                      <wps:spPr bwMode="auto">
                        <a:xfrm>
                          <a:off x="4652155" y="323704"/>
                          <a:ext cx="1621009" cy="257810"/>
                        </a:xfrm>
                        <a:prstGeom prst="rect">
                          <a:avLst/>
                        </a:prstGeom>
                        <a:noFill/>
                        <a:ln w="9525">
                          <a:noFill/>
                          <a:miter lim="800000"/>
                          <a:headEnd/>
                          <a:tailEnd/>
                        </a:ln>
                      </wps:spPr>
                      <wps:txbx>
                        <w:txbxContent>
                          <w:p w:rsidR="00B74BB7" w:rsidRPr="00D87FE9" w:rsidRDefault="00D47D4D" w:rsidP="001773FA">
                            <w:pPr>
                              <w:jc w:val="center"/>
                              <w:rPr>
                                <w:b/>
                                <w:bCs/>
                                <w:color w:val="223852"/>
                                <w:sz w:val="18"/>
                                <w:szCs w:val="18"/>
                                <w:lang w:val="en-US"/>
                              </w:rPr>
                            </w:pPr>
                            <w:r>
                              <w:rPr>
                                <w:b/>
                                <w:bCs/>
                                <w:color w:val="223852"/>
                                <w:sz w:val="18"/>
                                <w:szCs w:val="18"/>
                              </w:rPr>
                              <w:t>Vol. 6 No.2</w:t>
                            </w:r>
                            <w:r w:rsidR="001773FA">
                              <w:rPr>
                                <w:b/>
                                <w:bCs/>
                                <w:color w:val="223852"/>
                                <w:sz w:val="18"/>
                                <w:szCs w:val="18"/>
                              </w:rPr>
                              <w:t xml:space="preserve"> (2021</w:t>
                            </w:r>
                            <w:r w:rsidR="00D87FE9">
                              <w:rPr>
                                <w:b/>
                                <w:bCs/>
                                <w:color w:val="223852"/>
                                <w:sz w:val="18"/>
                                <w:szCs w:val="18"/>
                              </w:rPr>
                              <w:t>)</w:t>
                            </w:r>
                            <w:r w:rsidR="00434228" w:rsidRPr="00F2088A">
                              <w:rPr>
                                <w:b/>
                                <w:bCs/>
                                <w:color w:val="223852"/>
                                <w:sz w:val="18"/>
                                <w:szCs w:val="18"/>
                              </w:rPr>
                              <w:t xml:space="preserve">, </w:t>
                            </w:r>
                            <w:r w:rsidR="001773FA">
                              <w:rPr>
                                <w:b/>
                                <w:bCs/>
                                <w:color w:val="223852"/>
                                <w:sz w:val="18"/>
                                <w:szCs w:val="18"/>
                              </w:rPr>
                              <w:t>999-999</w:t>
                            </w:r>
                          </w:p>
                        </w:txbxContent>
                      </wps:txbx>
                      <wps:bodyPr rot="0" vert="horz" wrap="square" lIns="91440" tIns="45720" rIns="91440" bIns="45720" anchor="t" anchorCtr="0">
                        <a:noAutofit/>
                      </wps:bodyPr>
                    </wps:wsp>
                  </wpg:wgp>
                </a:graphicData>
              </a:graphic>
            </wp:anchor>
          </w:drawing>
        </mc:Choice>
        <mc:Fallback>
          <w:pict>
            <v:group w14:anchorId="31D8123B" id="Group 3" o:spid="_x0000_s1034" style="position:absolute;margin-left:-33.6pt;margin-top:9.1pt;width:493.95pt;height:61.95pt;z-index:251661312" coordsize="62734,7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&#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width:62734;height:7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lzcnHAAAA2gAAAA8AAABkcnMvZG93bnJldi54bWxEj81rwkAUxO8F/4flCb0U3bQUP1JXsR8r&#10;HrwYldLbI/uaBLNvQ3bVtH99tyB4HGbmN8xs0dlanKn1lWMFj8MEBHHuTMWFgv1ODyYgfEA2WDsm&#10;BT/kYTHv3c0wNe7CWzpnoRARwj5FBWUITSqlz0uy6IeuIY7et2sthijbQpoWLxFua/mUJCNpseK4&#10;UGJDbyXlx+xkFbxu9e/782bzeTpk49WD/tI8/dBK3fe75QuIQF24ha/ttVEwhf8r8QbI+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0lzcnHAAAA2gAAAA8AAAAAAAAAAAAA&#10;AAAAnwIAAGRycy9kb3ducmV2LnhtbFBLBQYAAAAABAAEAPcAAACTAwAAAAA=&#10;">
                <v:imagedata r:id="rId2" o:title="" croptop="1f" cropbottom="2087f"/>
                <v:path arrowok="t"/>
              </v:shape>
              <v:shapetype id="_x0000_t202" coordsize="21600,21600" o:spt="202" path="m,l,21600r21600,l21600,xe">
                <v:stroke joinstyle="miter"/>
                <v:path gradientshapeok="t" o:connecttype="rect"/>
              </v:shapetype>
              <v:shape id="Text Box 217" o:spid="_x0000_s1036" type="#_x0000_t202" style="position:absolute;left:46521;top:3237;width:16210;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B74BB7" w:rsidRPr="00D87FE9" w:rsidRDefault="00D47D4D" w:rsidP="001773FA">
                      <w:pPr>
                        <w:jc w:val="center"/>
                        <w:rPr>
                          <w:b/>
                          <w:bCs/>
                          <w:color w:val="223852"/>
                          <w:sz w:val="18"/>
                          <w:szCs w:val="18"/>
                          <w:lang w:val="en-US"/>
                        </w:rPr>
                      </w:pPr>
                      <w:r>
                        <w:rPr>
                          <w:b/>
                          <w:bCs/>
                          <w:color w:val="223852"/>
                          <w:sz w:val="18"/>
                          <w:szCs w:val="18"/>
                        </w:rPr>
                        <w:t>Vol. 6 No.2</w:t>
                      </w:r>
                      <w:r w:rsidR="001773FA">
                        <w:rPr>
                          <w:b/>
                          <w:bCs/>
                          <w:color w:val="223852"/>
                          <w:sz w:val="18"/>
                          <w:szCs w:val="18"/>
                        </w:rPr>
                        <w:t xml:space="preserve"> (2021</w:t>
                      </w:r>
                      <w:r w:rsidR="00D87FE9">
                        <w:rPr>
                          <w:b/>
                          <w:bCs/>
                          <w:color w:val="223852"/>
                          <w:sz w:val="18"/>
                          <w:szCs w:val="18"/>
                        </w:rPr>
                        <w:t>)</w:t>
                      </w:r>
                      <w:r w:rsidR="00434228" w:rsidRPr="00F2088A">
                        <w:rPr>
                          <w:b/>
                          <w:bCs/>
                          <w:color w:val="223852"/>
                          <w:sz w:val="18"/>
                          <w:szCs w:val="18"/>
                        </w:rPr>
                        <w:t xml:space="preserve">, </w:t>
                      </w:r>
                      <w:r w:rsidR="001773FA">
                        <w:rPr>
                          <w:b/>
                          <w:bCs/>
                          <w:color w:val="223852"/>
                          <w:sz w:val="18"/>
                          <w:szCs w:val="18"/>
                        </w:rPr>
                        <w:t>999-999</w:t>
                      </w:r>
                    </w:p>
                  </w:txbxContent>
                </v:textbox>
              </v:shape>
            </v:group>
          </w:pict>
        </mc:Fallback>
      </mc:AlternateContent>
    </w:r>
  </w:p>
  <w:p w:rsidR="00B74BB7" w:rsidRDefault="00B76AE5"/>
  <w:p w:rsidR="00B74BB7" w:rsidRDefault="00B76AE5"/>
  <w:p w:rsidR="00361686" w:rsidRDefault="0036168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A53662"/>
    <w:multiLevelType w:val="hybridMultilevel"/>
    <w:tmpl w:val="646CF8BE"/>
    <w:lvl w:ilvl="0" w:tplc="5DB8E246">
      <w:start w:val="1"/>
      <w:numFmt w:val="decimal"/>
      <w:lvlText w:val="%1."/>
      <w:lvlJc w:val="left"/>
      <w:pPr>
        <w:ind w:left="360" w:hanging="360"/>
      </w:pPr>
      <w:rPr>
        <w:rFonts w:asciiTheme="majorBidi" w:hAnsiTheme="majorBidi" w:cstheme="majorBidi" w:hint="default"/>
        <w:b/>
        <w:bCs/>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BFF099D"/>
    <w:multiLevelType w:val="hybridMultilevel"/>
    <w:tmpl w:val="EFD44C26"/>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21564BF"/>
    <w:multiLevelType w:val="hybridMultilevel"/>
    <w:tmpl w:val="8FA4E81C"/>
    <w:lvl w:ilvl="0" w:tplc="02ACBDA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FB2A5E"/>
    <w:multiLevelType w:val="hybridMultilevel"/>
    <w:tmpl w:val="84B48314"/>
    <w:lvl w:ilvl="0" w:tplc="04210017">
      <w:start w:val="1"/>
      <w:numFmt w:val="lowerLetter"/>
      <w:lvlText w:val="%1)"/>
      <w:lvlJc w:val="left"/>
      <w:pPr>
        <w:ind w:left="1919" w:hanging="360"/>
      </w:pPr>
      <w:rPr>
        <w:rFonts w:hint="default"/>
      </w:rPr>
    </w:lvl>
    <w:lvl w:ilvl="1" w:tplc="04210019" w:tentative="1">
      <w:start w:val="1"/>
      <w:numFmt w:val="lowerLetter"/>
      <w:lvlText w:val="%2."/>
      <w:lvlJc w:val="left"/>
      <w:pPr>
        <w:ind w:left="2639" w:hanging="360"/>
      </w:pPr>
    </w:lvl>
    <w:lvl w:ilvl="2" w:tplc="0421001B" w:tentative="1">
      <w:start w:val="1"/>
      <w:numFmt w:val="lowerRoman"/>
      <w:lvlText w:val="%3."/>
      <w:lvlJc w:val="right"/>
      <w:pPr>
        <w:ind w:left="3359" w:hanging="180"/>
      </w:pPr>
    </w:lvl>
    <w:lvl w:ilvl="3" w:tplc="0421000F" w:tentative="1">
      <w:start w:val="1"/>
      <w:numFmt w:val="decimal"/>
      <w:lvlText w:val="%4."/>
      <w:lvlJc w:val="left"/>
      <w:pPr>
        <w:ind w:left="4079" w:hanging="360"/>
      </w:pPr>
    </w:lvl>
    <w:lvl w:ilvl="4" w:tplc="04210019" w:tentative="1">
      <w:start w:val="1"/>
      <w:numFmt w:val="lowerLetter"/>
      <w:lvlText w:val="%5."/>
      <w:lvlJc w:val="left"/>
      <w:pPr>
        <w:ind w:left="4799" w:hanging="360"/>
      </w:pPr>
    </w:lvl>
    <w:lvl w:ilvl="5" w:tplc="0421001B" w:tentative="1">
      <w:start w:val="1"/>
      <w:numFmt w:val="lowerRoman"/>
      <w:lvlText w:val="%6."/>
      <w:lvlJc w:val="right"/>
      <w:pPr>
        <w:ind w:left="5519" w:hanging="180"/>
      </w:pPr>
    </w:lvl>
    <w:lvl w:ilvl="6" w:tplc="0421000F" w:tentative="1">
      <w:start w:val="1"/>
      <w:numFmt w:val="decimal"/>
      <w:lvlText w:val="%7."/>
      <w:lvlJc w:val="left"/>
      <w:pPr>
        <w:ind w:left="6239" w:hanging="360"/>
      </w:pPr>
    </w:lvl>
    <w:lvl w:ilvl="7" w:tplc="04210019" w:tentative="1">
      <w:start w:val="1"/>
      <w:numFmt w:val="lowerLetter"/>
      <w:lvlText w:val="%8."/>
      <w:lvlJc w:val="left"/>
      <w:pPr>
        <w:ind w:left="6959" w:hanging="360"/>
      </w:pPr>
    </w:lvl>
    <w:lvl w:ilvl="8" w:tplc="0421001B" w:tentative="1">
      <w:start w:val="1"/>
      <w:numFmt w:val="lowerRoman"/>
      <w:lvlText w:val="%9."/>
      <w:lvlJc w:val="right"/>
      <w:pPr>
        <w:ind w:left="7679" w:hanging="180"/>
      </w:pPr>
    </w:lvl>
  </w:abstractNum>
  <w:abstractNum w:abstractNumId="4">
    <w:nsid w:val="50633CAF"/>
    <w:multiLevelType w:val="hybridMultilevel"/>
    <w:tmpl w:val="D58CD330"/>
    <w:lvl w:ilvl="0" w:tplc="04210019">
      <w:start w:val="1"/>
      <w:numFmt w:val="lowerLetter"/>
      <w:lvlText w:val="%1."/>
      <w:lvlJc w:val="left"/>
      <w:pPr>
        <w:ind w:left="31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FF21752"/>
    <w:multiLevelType w:val="hybridMultilevel"/>
    <w:tmpl w:val="0FF0BE2A"/>
    <w:lvl w:ilvl="0" w:tplc="E60C0594">
      <w:start w:val="6"/>
      <w:numFmt w:val="decimal"/>
      <w:lvlText w:val="%1."/>
      <w:lvlJc w:val="left"/>
      <w:pPr>
        <w:ind w:left="644" w:hanging="360"/>
      </w:pPr>
      <w:rPr>
        <w:rFonts w:cstheme="minorHAnsi" w:hint="default"/>
        <w:b/>
        <w:color w:val="000000" w:themeColor="text1"/>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6DCB5EC5"/>
    <w:multiLevelType w:val="hybridMultilevel"/>
    <w:tmpl w:val="49ACCBFC"/>
    <w:lvl w:ilvl="0" w:tplc="04210011">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5016D46"/>
    <w:multiLevelType w:val="hybridMultilevel"/>
    <w:tmpl w:val="09BCF6D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E573037"/>
    <w:multiLevelType w:val="hybridMultilevel"/>
    <w:tmpl w:val="5EEE5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3"/>
  </w:num>
  <w:num w:numId="5">
    <w:abstractNumId w:val="7"/>
  </w:num>
  <w:num w:numId="6">
    <w:abstractNumId w:val="8"/>
  </w:num>
  <w:num w:numId="7">
    <w:abstractNumId w:val="1"/>
  </w:num>
  <w:num w:numId="8">
    <w:abstractNumId w:val="5"/>
  </w:num>
  <w:num w:numId="9">
    <w:abstractNumId w:val="2"/>
  </w:num>
  <w:num w:numId="10">
    <w:abstractNumId w:val="2"/>
    <w:lvlOverride w:ilvl="0">
      <w:startOverride w:val="1"/>
    </w:lvlOverride>
  </w:num>
  <w:num w:numId="11">
    <w:abstractNumId w:val="2"/>
  </w:num>
  <w:num w:numId="12">
    <w:abstractNumId w:val="2"/>
  </w:num>
  <w:num w:numId="13">
    <w:abstractNumId w:val="2"/>
  </w:num>
  <w:num w:numId="14">
    <w:abstractNumId w:val="2"/>
  </w:num>
  <w:num w:numId="15">
    <w:abstractNumId w:val="2"/>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hideSpellingErrors/>
  <w:proofState w:grammar="clean"/>
  <w:defaultTabStop w:val="720"/>
  <w:evenAndOddHeaders/>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48E"/>
    <w:rsid w:val="000376F8"/>
    <w:rsid w:val="00065DE0"/>
    <w:rsid w:val="000A1683"/>
    <w:rsid w:val="000E0850"/>
    <w:rsid w:val="000F262B"/>
    <w:rsid w:val="001773FA"/>
    <w:rsid w:val="001A6E83"/>
    <w:rsid w:val="001D0393"/>
    <w:rsid w:val="001D1D8E"/>
    <w:rsid w:val="0020548E"/>
    <w:rsid w:val="00213048"/>
    <w:rsid w:val="00263CF4"/>
    <w:rsid w:val="0027397F"/>
    <w:rsid w:val="00290A4B"/>
    <w:rsid w:val="002B45C8"/>
    <w:rsid w:val="002F2B56"/>
    <w:rsid w:val="003518AF"/>
    <w:rsid w:val="00361686"/>
    <w:rsid w:val="003E3F5D"/>
    <w:rsid w:val="00416C12"/>
    <w:rsid w:val="00427359"/>
    <w:rsid w:val="00434228"/>
    <w:rsid w:val="004E4E35"/>
    <w:rsid w:val="004E58FD"/>
    <w:rsid w:val="00570CF1"/>
    <w:rsid w:val="00622C15"/>
    <w:rsid w:val="006A25D1"/>
    <w:rsid w:val="006F53D5"/>
    <w:rsid w:val="007A42CD"/>
    <w:rsid w:val="008213E2"/>
    <w:rsid w:val="00973E22"/>
    <w:rsid w:val="009D1A66"/>
    <w:rsid w:val="009E346C"/>
    <w:rsid w:val="00A256EB"/>
    <w:rsid w:val="00A26512"/>
    <w:rsid w:val="00A62F2D"/>
    <w:rsid w:val="00A804E8"/>
    <w:rsid w:val="00B21225"/>
    <w:rsid w:val="00B440EB"/>
    <w:rsid w:val="00B76AE5"/>
    <w:rsid w:val="00D31832"/>
    <w:rsid w:val="00D41312"/>
    <w:rsid w:val="00D47D4D"/>
    <w:rsid w:val="00D87FE9"/>
    <w:rsid w:val="00E134B5"/>
    <w:rsid w:val="00E475C5"/>
    <w:rsid w:val="00E6485B"/>
    <w:rsid w:val="00E874E3"/>
    <w:rsid w:val="00ED22E6"/>
    <w:rsid w:val="00ED2968"/>
    <w:rsid w:val="00ED7D2F"/>
    <w:rsid w:val="00F34658"/>
    <w:rsid w:val="00F764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4349908-7A58-418A-9603-CB5DA361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FE9"/>
    <w:pPr>
      <w:spacing w:after="160" w:line="259" w:lineRule="auto"/>
    </w:pPr>
    <w:rPr>
      <w:rFonts w:ascii="Times New Roman" w:eastAsia="Calibri" w:hAnsi="Times New Roman" w:cs="Arial"/>
      <w:sz w:val="24"/>
      <w:lang w:val="id-ID"/>
    </w:rPr>
  </w:style>
  <w:style w:type="paragraph" w:styleId="Heading1">
    <w:name w:val="heading 1"/>
    <w:basedOn w:val="Normal"/>
    <w:link w:val="Heading1Char"/>
    <w:uiPriority w:val="9"/>
    <w:qFormat/>
    <w:rsid w:val="00D87FE9"/>
    <w:pPr>
      <w:numPr>
        <w:numId w:val="9"/>
      </w:numPr>
      <w:spacing w:before="100" w:beforeAutospacing="1" w:after="0" w:line="276" w:lineRule="auto"/>
      <w:outlineLvl w:val="0"/>
    </w:pPr>
    <w:rPr>
      <w:rFonts w:eastAsia="Times New Roman" w:cs="Times New Roman"/>
      <w:b/>
      <w:bCs/>
      <w:kern w:val="36"/>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FE9"/>
    <w:rPr>
      <w:rFonts w:ascii="Times New Roman" w:eastAsia="Times New Roman" w:hAnsi="Times New Roman" w:cs="Times New Roman"/>
      <w:b/>
      <w:bCs/>
      <w:kern w:val="36"/>
      <w:sz w:val="24"/>
      <w:szCs w:val="48"/>
      <w:lang w:val="id-ID" w:eastAsia="id-ID"/>
    </w:rPr>
  </w:style>
  <w:style w:type="paragraph" w:styleId="Header">
    <w:name w:val="header"/>
    <w:basedOn w:val="Normal"/>
    <w:link w:val="HeaderChar"/>
    <w:unhideWhenUsed/>
    <w:rsid w:val="0020548E"/>
    <w:pPr>
      <w:tabs>
        <w:tab w:val="center" w:pos="4680"/>
        <w:tab w:val="right" w:pos="9360"/>
      </w:tabs>
      <w:spacing w:after="0" w:line="240" w:lineRule="auto"/>
    </w:pPr>
  </w:style>
  <w:style w:type="character" w:customStyle="1" w:styleId="HeaderChar">
    <w:name w:val="Header Char"/>
    <w:basedOn w:val="DefaultParagraphFont"/>
    <w:link w:val="Header"/>
    <w:rsid w:val="0020548E"/>
    <w:rPr>
      <w:rFonts w:ascii="Calibri" w:eastAsia="Calibri" w:hAnsi="Calibri" w:cs="Arial"/>
      <w:lang w:val="id-ID"/>
    </w:rPr>
  </w:style>
  <w:style w:type="paragraph" w:styleId="Footer">
    <w:name w:val="footer"/>
    <w:basedOn w:val="Normal"/>
    <w:link w:val="FooterChar"/>
    <w:uiPriority w:val="99"/>
    <w:unhideWhenUsed/>
    <w:rsid w:val="002054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48E"/>
    <w:rPr>
      <w:rFonts w:ascii="Calibri" w:eastAsia="Calibri" w:hAnsi="Calibri" w:cs="Arial"/>
      <w:lang w:val="id-ID"/>
    </w:rPr>
  </w:style>
  <w:style w:type="paragraph" w:customStyle="1" w:styleId="Afiliasi">
    <w:name w:val="Afiliasi"/>
    <w:basedOn w:val="Normal"/>
    <w:qFormat/>
    <w:rsid w:val="0020548E"/>
    <w:pPr>
      <w:spacing w:before="40" w:after="40" w:line="240" w:lineRule="auto"/>
      <w:contextualSpacing/>
      <w:jc w:val="center"/>
    </w:pPr>
    <w:rPr>
      <w:rFonts w:eastAsia="SimSun" w:cs="Times New Roman"/>
      <w:noProof/>
      <w:sz w:val="20"/>
      <w:szCs w:val="20"/>
    </w:rPr>
  </w:style>
  <w:style w:type="character" w:styleId="Hyperlink">
    <w:name w:val="Hyperlink"/>
    <w:uiPriority w:val="99"/>
    <w:unhideWhenUsed/>
    <w:rsid w:val="0020548E"/>
    <w:rPr>
      <w:color w:val="0563C1"/>
      <w:u w:val="single"/>
    </w:rPr>
  </w:style>
  <w:style w:type="paragraph" w:customStyle="1" w:styleId="BodytextMaJER">
    <w:name w:val="Body text MaJER"/>
    <w:basedOn w:val="Normal"/>
    <w:qFormat/>
    <w:rsid w:val="0020548E"/>
    <w:pPr>
      <w:spacing w:after="0" w:line="240" w:lineRule="auto"/>
      <w:jc w:val="both"/>
    </w:pPr>
    <w:rPr>
      <w:rFonts w:eastAsia="Times New Roman" w:cs="Times New Roman"/>
      <w:snapToGrid w:val="0"/>
      <w:szCs w:val="24"/>
      <w:lang w:val="en-GB"/>
    </w:rPr>
  </w:style>
  <w:style w:type="table" w:styleId="TableGrid">
    <w:name w:val="Table Grid"/>
    <w:basedOn w:val="TableNormal"/>
    <w:uiPriority w:val="39"/>
    <w:rsid w:val="0020548E"/>
    <w:pPr>
      <w:spacing w:after="0" w:line="240" w:lineRule="auto"/>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20548E"/>
    <w:pPr>
      <w:spacing w:after="0" w:line="240" w:lineRule="auto"/>
    </w:pPr>
    <w:rPr>
      <w:rFonts w:ascii="Calibri" w:eastAsia="Calibri" w:hAnsi="Calibri" w:cs="Arial"/>
      <w:sz w:val="20"/>
      <w:szCs w:val="20"/>
      <w:lang w:val="id-ID" w:eastAsia="id-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205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48E"/>
    <w:rPr>
      <w:rFonts w:ascii="Segoe UI" w:eastAsia="Calibri" w:hAnsi="Segoe UI" w:cs="Segoe UI"/>
      <w:sz w:val="18"/>
      <w:szCs w:val="18"/>
      <w:lang w:val="id-ID"/>
    </w:rPr>
  </w:style>
  <w:style w:type="paragraph" w:styleId="BodyText">
    <w:name w:val="Body Text"/>
    <w:basedOn w:val="Normal"/>
    <w:link w:val="BodyTextChar"/>
    <w:uiPriority w:val="99"/>
    <w:unhideWhenUsed/>
    <w:rsid w:val="0020548E"/>
    <w:pPr>
      <w:spacing w:after="120" w:line="276" w:lineRule="auto"/>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20548E"/>
    <w:rPr>
      <w:lang w:val="id-ID"/>
    </w:rPr>
  </w:style>
  <w:style w:type="paragraph" w:styleId="BodyTextIndent">
    <w:name w:val="Body Text Indent"/>
    <w:basedOn w:val="Normal"/>
    <w:link w:val="BodyTextIndentChar"/>
    <w:unhideWhenUsed/>
    <w:rsid w:val="0020548E"/>
    <w:pPr>
      <w:spacing w:after="120" w:line="276" w:lineRule="auto"/>
      <w:ind w:left="283"/>
    </w:pPr>
    <w:rPr>
      <w:rFonts w:eastAsia="Times New Roman" w:cs="Times New Roman"/>
      <w:lang w:eastAsia="id-ID"/>
    </w:rPr>
  </w:style>
  <w:style w:type="character" w:customStyle="1" w:styleId="BodyTextIndentChar">
    <w:name w:val="Body Text Indent Char"/>
    <w:basedOn w:val="DefaultParagraphFont"/>
    <w:link w:val="BodyTextIndent"/>
    <w:rsid w:val="0020548E"/>
    <w:rPr>
      <w:rFonts w:ascii="Calibri" w:eastAsia="Times New Roman" w:hAnsi="Calibri" w:cs="Times New Roman"/>
      <w:lang w:val="id-ID" w:eastAsia="id-ID"/>
    </w:rPr>
  </w:style>
  <w:style w:type="paragraph" w:styleId="ListParagraph">
    <w:name w:val="List Paragraph"/>
    <w:aliases w:val="Body of text,Colorful List - Accent 11,List Paragraph1,Body of text+1,Body of text+2,Body of text+3,List Paragraph11,Medium Grid 1 - Accent 21,HEADING 1"/>
    <w:basedOn w:val="Normal"/>
    <w:link w:val="ListParagraphChar"/>
    <w:qFormat/>
    <w:rsid w:val="0020548E"/>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
    <w:link w:val="ListParagraph"/>
    <w:locked/>
    <w:rsid w:val="0020548E"/>
    <w:rPr>
      <w:rFonts w:ascii="Calibri" w:eastAsia="Calibri" w:hAnsi="Calibri" w:cs="Arial"/>
      <w:lang w:val="id-ID"/>
    </w:rPr>
  </w:style>
  <w:style w:type="paragraph" w:styleId="Bibliography">
    <w:name w:val="Bibliography"/>
    <w:basedOn w:val="Normal"/>
    <w:next w:val="Normal"/>
    <w:uiPriority w:val="37"/>
    <w:unhideWhenUsed/>
    <w:rsid w:val="0020548E"/>
    <w:pPr>
      <w:spacing w:after="200" w:line="276" w:lineRule="auto"/>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0548E"/>
    <w:rPr>
      <w:sz w:val="16"/>
      <w:szCs w:val="16"/>
    </w:rPr>
  </w:style>
  <w:style w:type="paragraph" w:styleId="CommentText">
    <w:name w:val="annotation text"/>
    <w:basedOn w:val="Normal"/>
    <w:link w:val="CommentTextChar"/>
    <w:uiPriority w:val="99"/>
    <w:semiHidden/>
    <w:unhideWhenUsed/>
    <w:rsid w:val="0020548E"/>
    <w:pPr>
      <w:spacing w:line="240" w:lineRule="auto"/>
    </w:pPr>
    <w:rPr>
      <w:sz w:val="20"/>
      <w:szCs w:val="20"/>
    </w:rPr>
  </w:style>
  <w:style w:type="character" w:customStyle="1" w:styleId="CommentTextChar">
    <w:name w:val="Comment Text Char"/>
    <w:basedOn w:val="DefaultParagraphFont"/>
    <w:link w:val="CommentText"/>
    <w:uiPriority w:val="99"/>
    <w:semiHidden/>
    <w:rsid w:val="0020548E"/>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20548E"/>
    <w:rPr>
      <w:b/>
      <w:bCs/>
    </w:rPr>
  </w:style>
  <w:style w:type="character" w:customStyle="1" w:styleId="CommentSubjectChar">
    <w:name w:val="Comment Subject Char"/>
    <w:basedOn w:val="CommentTextChar"/>
    <w:link w:val="CommentSubject"/>
    <w:uiPriority w:val="99"/>
    <w:semiHidden/>
    <w:rsid w:val="0020548E"/>
    <w:rPr>
      <w:rFonts w:ascii="Calibri" w:eastAsia="Calibri" w:hAnsi="Calibri" w:cs="Arial"/>
      <w:b/>
      <w:bCs/>
      <w:sz w:val="20"/>
      <w:szCs w:val="20"/>
      <w:lang w:val="id-ID"/>
    </w:rPr>
  </w:style>
  <w:style w:type="paragraph" w:styleId="NormalWeb">
    <w:name w:val="Normal (Web)"/>
    <w:basedOn w:val="Normal"/>
    <w:uiPriority w:val="99"/>
    <w:unhideWhenUsed/>
    <w:rsid w:val="00B21225"/>
    <w:pPr>
      <w:spacing w:before="100" w:beforeAutospacing="1" w:after="100" w:afterAutospacing="1" w:line="240" w:lineRule="auto"/>
    </w:pPr>
    <w:rPr>
      <w:rFonts w:eastAsia="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535144">
      <w:bodyDiv w:val="1"/>
      <w:marLeft w:val="0"/>
      <w:marRight w:val="0"/>
      <w:marTop w:val="0"/>
      <w:marBottom w:val="0"/>
      <w:divBdr>
        <w:top w:val="none" w:sz="0" w:space="0" w:color="auto"/>
        <w:left w:val="none" w:sz="0" w:space="0" w:color="auto"/>
        <w:bottom w:val="none" w:sz="0" w:space="0" w:color="auto"/>
        <w:right w:val="none" w:sz="0" w:space="0" w:color="auto"/>
      </w:divBdr>
    </w:div>
    <w:div w:id="1957981684">
      <w:bodyDiv w:val="1"/>
      <w:marLeft w:val="0"/>
      <w:marRight w:val="0"/>
      <w:marTop w:val="0"/>
      <w:marBottom w:val="0"/>
      <w:divBdr>
        <w:top w:val="none" w:sz="0" w:space="0" w:color="auto"/>
        <w:left w:val="none" w:sz="0" w:space="0" w:color="auto"/>
        <w:bottom w:val="none" w:sz="0" w:space="0" w:color="auto"/>
        <w:right w:val="none" w:sz="0" w:space="0" w:color="auto"/>
      </w:divBdr>
    </w:div>
    <w:div w:id="2020614584">
      <w:bodyDiv w:val="1"/>
      <w:marLeft w:val="0"/>
      <w:marRight w:val="0"/>
      <w:marTop w:val="0"/>
      <w:marBottom w:val="0"/>
      <w:divBdr>
        <w:top w:val="none" w:sz="0" w:space="0" w:color="auto"/>
        <w:left w:val="none" w:sz="0" w:space="0" w:color="auto"/>
        <w:bottom w:val="none" w:sz="0" w:space="0" w:color="auto"/>
        <w:right w:val="none" w:sz="0" w:space="0" w:color="auto"/>
      </w:divBdr>
    </w:div>
    <w:div w:id="205272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inisaaaa@gmail.com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gd64</b:Tag>
    <b:SourceType>Book</b:SourceType>
    <b:Guid>{8495B61F-73A2-41FF-93BA-1DC38BB8484F}</b:Guid>
    <b:Author>
      <b:Author>
        <b:NameList>
          <b:Person>
            <b:Last>dgdg</b:Last>
          </b:Person>
        </b:NameList>
      </b:Author>
    </b:Author>
    <b:Title>tutututu</b:Title>
    <b:Year>35664</b:Year>
    <b:City>jky</b:City>
    <b:Publisher>ryryyyryy</b:Publisher>
    <b:RefOrder>2</b:RefOrder>
  </b:Source>
  <b:Source>
    <b:Tag>namta</b:Tag>
    <b:SourceType>Book</b:SourceType>
    <b:Guid>{2CC4B13B-DCB7-488F-B8C9-DE58DFE08E88}</b:Guid>
    <b:Author>
      <b:Author>
        <b:NameList>
          <b:Person>
            <b:Last>nama</b:Last>
          </b:Person>
        </b:NameList>
      </b:Author>
    </b:Author>
    <b:Title>jydul</b:Title>
    <b:Year>1999</b:Year>
    <b:City>Jakarta</b:City>
    <b:Publisher>ABC</b:Publisher>
    <b:RefOrder>1</b:RefOrder>
  </b:Source>
</b:Sources>
</file>

<file path=customXml/itemProps1.xml><?xml version="1.0" encoding="utf-8"?>
<ds:datastoreItem xmlns:ds="http://schemas.openxmlformats.org/officeDocument/2006/customXml" ds:itemID="{2A075E50-6750-47CF-8D45-868087BA9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4</TotalTime>
  <Pages>15</Pages>
  <Words>6937</Words>
  <Characters>3954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SAA</dc:creator>
  <cp:lastModifiedBy>DELL</cp:lastModifiedBy>
  <cp:revision>10</cp:revision>
  <dcterms:created xsi:type="dcterms:W3CDTF">2021-06-17T13:56:00Z</dcterms:created>
  <dcterms:modified xsi:type="dcterms:W3CDTF">2021-06-2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d56a4c-da2a-349b-b7a0-4747e0ca74f6</vt:lpwstr>
  </property>
  <property fmtid="{D5CDD505-2E9C-101B-9397-08002B2CF9AE}" pid="24" name="Mendeley Citation Style_1">
    <vt:lpwstr>http://www.zotero.org/styles/apa</vt:lpwstr>
  </property>
</Properties>
</file>